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webextensions/webextension4.xml" ContentType="application/vnd.ms-office.webextension+xml"/>
  <Override PartName="/word/webextensions/webextension5.xml" ContentType="application/vnd.ms-office.webextension+xml"/>
  <Override PartName="/word/webextensions/webextension6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7852DB" w14:textId="62E28A5F" w:rsidR="00980FEC" w:rsidRPr="002E24F6" w:rsidRDefault="00C43DCF" w:rsidP="00980FEC">
      <w:pPr>
        <w:spacing w:after="0" w:line="240" w:lineRule="auto"/>
        <w:jc w:val="center"/>
        <w:rPr>
          <w:rFonts w:cs="Times New Roman"/>
          <w:i/>
          <w:sz w:val="28"/>
          <w:szCs w:val="28"/>
        </w:rPr>
      </w:pPr>
      <w:bookmarkStart w:id="0" w:name="_Toc101077585"/>
      <w:r w:rsidRPr="00C43DCF">
        <w:rPr>
          <w:rFonts w:cs="Times New Roman"/>
          <w:b/>
          <w:sz w:val="28"/>
          <w:szCs w:val="28"/>
        </w:rPr>
        <w:t>KLASIFIKASI GAMBAR MAKANAN BERBASIS CNN: STUDI KASUS PENGOLAHAN DATA BESAR MENGGUNAKAN EFFICIENTNETB0</w:t>
      </w:r>
    </w:p>
    <w:p w14:paraId="44360199" w14:textId="77777777" w:rsidR="00DE2E8B" w:rsidRPr="002E24F6" w:rsidRDefault="00DE2E8B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</w:p>
    <w:p w14:paraId="66E824F2" w14:textId="77777777" w:rsidR="00DE2E8B" w:rsidRPr="002E24F6" w:rsidRDefault="00DE2E8B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</w:p>
    <w:p w14:paraId="531748EC" w14:textId="10CC3BF2" w:rsidR="00AE6AF9" w:rsidRDefault="00C43DCF" w:rsidP="00AE6AF9">
      <w:pPr>
        <w:spacing w:after="0" w:line="240" w:lineRule="auto"/>
        <w:jc w:val="center"/>
        <w:rPr>
          <w:rFonts w:cs="Times New Roman"/>
          <w:b/>
          <w:bCs/>
          <w:noProof/>
          <w:sz w:val="28"/>
          <w:szCs w:val="28"/>
        </w:rPr>
      </w:pPr>
      <w:r>
        <w:rPr>
          <w:rFonts w:cs="Times New Roman"/>
          <w:b/>
          <w:bCs/>
          <w:noProof/>
          <w:sz w:val="28"/>
          <w:szCs w:val="28"/>
        </w:rPr>
        <w:t xml:space="preserve">LAPORAN UJIAN TENGAH SEMESTER </w:t>
      </w:r>
    </w:p>
    <w:p w14:paraId="062465B8" w14:textId="389FE3D0" w:rsidR="00C43DCF" w:rsidRPr="002E24F6" w:rsidRDefault="00C43DCF" w:rsidP="00AE6AF9">
      <w:pPr>
        <w:spacing w:after="0" w:line="240" w:lineRule="auto"/>
        <w:jc w:val="center"/>
        <w:rPr>
          <w:rFonts w:cs="Times New Roman"/>
          <w:b/>
          <w:bCs/>
          <w:noProof/>
          <w:sz w:val="28"/>
          <w:szCs w:val="28"/>
        </w:rPr>
      </w:pPr>
      <w:r>
        <w:rPr>
          <w:rFonts w:cs="Times New Roman"/>
          <w:b/>
          <w:bCs/>
          <w:noProof/>
          <w:sz w:val="28"/>
          <w:szCs w:val="28"/>
        </w:rPr>
        <w:t>(UTS)</w:t>
      </w:r>
    </w:p>
    <w:p w14:paraId="25937D6C" w14:textId="77777777" w:rsidR="0051729C" w:rsidRPr="002E24F6" w:rsidRDefault="0051729C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494BDB8E" w14:textId="1F57D41B" w:rsidR="00AE6AF9" w:rsidRDefault="00C43DCF" w:rsidP="00AE6AF9">
      <w:pPr>
        <w:spacing w:after="0" w:line="240" w:lineRule="auto"/>
        <w:jc w:val="center"/>
        <w:rPr>
          <w:rFonts w:cs="Times New Roman"/>
          <w:b/>
          <w:noProof/>
          <w:sz w:val="28"/>
          <w:szCs w:val="28"/>
        </w:rPr>
      </w:pPr>
      <w:r>
        <w:rPr>
          <w:rFonts w:cs="Times New Roman"/>
          <w:b/>
          <w:noProof/>
          <w:sz w:val="28"/>
          <w:szCs w:val="28"/>
        </w:rPr>
        <w:t>Dosen Pengampu</w:t>
      </w:r>
    </w:p>
    <w:p w14:paraId="0770C131" w14:textId="77777777" w:rsidR="00C43DCF" w:rsidRPr="002E24F6" w:rsidRDefault="00C43DCF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7E32C5DA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7CDD3247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4CDED82F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noProof/>
          <w:sz w:val="28"/>
          <w:szCs w:val="28"/>
        </w:rPr>
      </w:pPr>
    </w:p>
    <w:p w14:paraId="1C186FCC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sz w:val="28"/>
          <w:szCs w:val="28"/>
        </w:rPr>
      </w:pPr>
      <w:r w:rsidRPr="002E24F6">
        <w:rPr>
          <w:rFonts w:cs="Times New Roman"/>
          <w:noProof/>
          <w:sz w:val="28"/>
          <w:szCs w:val="28"/>
        </w:rPr>
        <w:drawing>
          <wp:inline distT="0" distB="0" distL="0" distR="0" wp14:anchorId="54D0C758" wp14:editId="687C6CC8">
            <wp:extent cx="1475105" cy="1440815"/>
            <wp:effectExtent l="0" t="0" r="0" b="6985"/>
            <wp:docPr id="9" name="Picture 9" descr="Description: Logo_warna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escription: Logo_warna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75105" cy="14408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85AE16" w14:textId="77777777" w:rsidR="00AE6AF9" w:rsidRPr="002E24F6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53747F0C" w14:textId="34C41B09" w:rsidR="00AE6AF9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624E03E8" w14:textId="77777777" w:rsidR="0094703D" w:rsidRPr="002E24F6" w:rsidRDefault="0094703D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373ACF58" w14:textId="77777777" w:rsidR="00AE6AF9" w:rsidRPr="002E24F6" w:rsidRDefault="00AE6AF9" w:rsidP="00AE6AF9">
      <w:pPr>
        <w:spacing w:after="0" w:line="240" w:lineRule="auto"/>
        <w:rPr>
          <w:rFonts w:cs="Times New Roman"/>
          <w:sz w:val="28"/>
          <w:szCs w:val="28"/>
        </w:rPr>
      </w:pPr>
    </w:p>
    <w:p w14:paraId="66313098" w14:textId="77777777" w:rsidR="00AE6AF9" w:rsidRPr="002E24F6" w:rsidRDefault="00AE6AF9" w:rsidP="00AE6AF9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Oleh:</w:t>
      </w:r>
    </w:p>
    <w:p w14:paraId="0B672D84" w14:textId="20FC9F6A" w:rsidR="0092763F" w:rsidRPr="002E24F6" w:rsidRDefault="00C43DCF" w:rsidP="0092763F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ASEP RIDWAN HIDAYAT</w:t>
      </w:r>
    </w:p>
    <w:p w14:paraId="1049CFF0" w14:textId="22970912" w:rsidR="0092763F" w:rsidRPr="002E24F6" w:rsidRDefault="00C43DCF" w:rsidP="0092763F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231012050036</w:t>
      </w:r>
    </w:p>
    <w:p w14:paraId="05AB1299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0EF51B8D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6C2EAAE4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555ECF48" w14:textId="77777777" w:rsidR="00AE6AF9" w:rsidRPr="002E24F6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3142F112" w14:textId="674AD105" w:rsidR="00AE6AF9" w:rsidRDefault="00AE6AF9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3C418CA6" w14:textId="77777777" w:rsidR="0094703D" w:rsidRPr="002E24F6" w:rsidRDefault="0094703D" w:rsidP="00AE6AF9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2CAD4CBA" w14:textId="77777777" w:rsidR="00775F0B" w:rsidRPr="002E24F6" w:rsidRDefault="00775F0B" w:rsidP="00775F0B">
      <w:pPr>
        <w:spacing w:after="0" w:line="240" w:lineRule="auto"/>
        <w:rPr>
          <w:rFonts w:cs="Times New Roman"/>
          <w:b/>
          <w:sz w:val="28"/>
          <w:szCs w:val="28"/>
        </w:rPr>
      </w:pPr>
    </w:p>
    <w:p w14:paraId="45DB20D7" w14:textId="77777777" w:rsidR="00007227" w:rsidRPr="002E24F6" w:rsidRDefault="00007227" w:rsidP="00007227">
      <w:pPr>
        <w:spacing w:after="0" w:line="240" w:lineRule="auto"/>
        <w:rPr>
          <w:rFonts w:cs="Times New Roman"/>
          <w:b/>
          <w:sz w:val="28"/>
          <w:szCs w:val="28"/>
        </w:rPr>
      </w:pPr>
      <w:bookmarkStart w:id="1" w:name="_Toc13589915"/>
      <w:bookmarkStart w:id="2" w:name="_Toc101077586"/>
      <w:bookmarkEnd w:id="0"/>
    </w:p>
    <w:p w14:paraId="0287A80F" w14:textId="77777777" w:rsidR="00007227" w:rsidRPr="002E24F6" w:rsidRDefault="00007227" w:rsidP="00007227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PROGRAM STUDI TEKNIK INFORMATIKA S-2</w:t>
      </w:r>
    </w:p>
    <w:p w14:paraId="2946F3A9" w14:textId="77777777" w:rsidR="00007227" w:rsidRPr="002E24F6" w:rsidRDefault="00007227" w:rsidP="00007227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PROGRAM PASCASARJANA</w:t>
      </w:r>
    </w:p>
    <w:p w14:paraId="21FE5452" w14:textId="77777777" w:rsidR="00007227" w:rsidRPr="002E24F6" w:rsidRDefault="00007227" w:rsidP="00007227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UNIVERSITAS PAMULANG</w:t>
      </w:r>
    </w:p>
    <w:p w14:paraId="34F58191" w14:textId="77777777" w:rsidR="00007227" w:rsidRPr="002E24F6" w:rsidRDefault="00007227" w:rsidP="00007227">
      <w:pPr>
        <w:spacing w:after="0" w:line="240" w:lineRule="auto"/>
        <w:jc w:val="center"/>
        <w:rPr>
          <w:rFonts w:cs="Times New Roman"/>
          <w:b/>
          <w:sz w:val="28"/>
          <w:szCs w:val="28"/>
        </w:rPr>
      </w:pPr>
      <w:r w:rsidRPr="002E24F6">
        <w:rPr>
          <w:rFonts w:cs="Times New Roman"/>
          <w:b/>
          <w:sz w:val="28"/>
          <w:szCs w:val="28"/>
        </w:rPr>
        <w:t>TANGERANG SELATAN</w:t>
      </w:r>
    </w:p>
    <w:p w14:paraId="49785EDB" w14:textId="7E4E3140" w:rsidR="00007227" w:rsidRPr="002E24F6" w:rsidRDefault="00007227" w:rsidP="00007227">
      <w:pPr>
        <w:spacing w:after="0" w:line="240" w:lineRule="auto"/>
        <w:jc w:val="center"/>
        <w:rPr>
          <w:rFonts w:cs="Times New Roman"/>
          <w:b/>
          <w:sz w:val="28"/>
          <w:szCs w:val="28"/>
        </w:rPr>
        <w:sectPr w:rsidR="00007227" w:rsidRPr="002E24F6" w:rsidSect="00007227">
          <w:headerReference w:type="default" r:id="rId9"/>
          <w:footerReference w:type="default" r:id="rId10"/>
          <w:pgSz w:w="11907" w:h="16840" w:code="9"/>
          <w:pgMar w:top="1701" w:right="1275" w:bottom="1701" w:left="2268" w:header="709" w:footer="709" w:gutter="0"/>
          <w:cols w:space="720"/>
          <w:titlePg/>
          <w:docGrid w:linePitch="360"/>
        </w:sectPr>
      </w:pPr>
      <w:r w:rsidRPr="002E24F6">
        <w:rPr>
          <w:rFonts w:cs="Times New Roman"/>
          <w:b/>
          <w:sz w:val="28"/>
          <w:szCs w:val="28"/>
        </w:rPr>
        <w:t>202</w:t>
      </w:r>
      <w:r w:rsidR="00C43DCF">
        <w:rPr>
          <w:rFonts w:cs="Times New Roman"/>
          <w:b/>
          <w:sz w:val="28"/>
          <w:szCs w:val="28"/>
        </w:rPr>
        <w:t>5</w:t>
      </w:r>
    </w:p>
    <w:bookmarkEnd w:id="1"/>
    <w:bookmarkEnd w:id="2"/>
    <w:p w14:paraId="447BFAA0" w14:textId="77777777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  <w:r w:rsidRPr="00BC7EC9">
        <w:rPr>
          <w:rFonts w:eastAsiaTheme="minorEastAsia" w:cs="Times New Roman"/>
          <w:i/>
          <w:iCs/>
          <w:noProof/>
          <w:sz w:val="24"/>
          <w:szCs w:val="24"/>
          <w:lang w:eastAsia="en-ID"/>
        </w:rPr>
        <w:lastRenderedPageBreak/>
        <w:br w:type="page"/>
      </w:r>
    </w:p>
    <w:p w14:paraId="1D76C9CF" w14:textId="77777777" w:rsidR="0000676D" w:rsidRPr="00B40B43" w:rsidRDefault="0000676D" w:rsidP="00BC7EC9">
      <w:pPr>
        <w:pStyle w:val="Heading1"/>
        <w:numPr>
          <w:ilvl w:val="0"/>
          <w:numId w:val="0"/>
        </w:numPr>
        <w:rPr>
          <w:rFonts w:cs="Times New Roman"/>
          <w:szCs w:val="28"/>
        </w:rPr>
      </w:pPr>
      <w:bookmarkStart w:id="3" w:name="_Toc184631820"/>
      <w:r w:rsidRPr="00B40B43">
        <w:rPr>
          <w:rFonts w:cs="Times New Roman"/>
          <w:szCs w:val="28"/>
        </w:rPr>
        <w:lastRenderedPageBreak/>
        <w:t>DAFTAR ISI</w:t>
      </w:r>
      <w:bookmarkEnd w:id="3"/>
    </w:p>
    <w:p w14:paraId="009E7CF5" w14:textId="77777777" w:rsidR="008D17C7" w:rsidRPr="00BC7EC9" w:rsidRDefault="008D17C7">
      <w:pPr>
        <w:spacing w:line="259" w:lineRule="auto"/>
        <w:jc w:val="left"/>
        <w:rPr>
          <w:rFonts w:eastAsiaTheme="minorEastAsia" w:cs="Times New Roman"/>
          <w:i/>
          <w:iCs/>
          <w:noProof/>
          <w:sz w:val="24"/>
          <w:szCs w:val="24"/>
          <w:lang w:eastAsia="en-ID"/>
        </w:rPr>
      </w:pPr>
    </w:p>
    <w:sdt>
      <w:sdtPr>
        <w:rPr>
          <w:rFonts w:ascii="Times New Roman" w:eastAsiaTheme="minorHAnsi" w:hAnsi="Times New Roman" w:cstheme="minorBidi"/>
          <w:color w:val="auto"/>
          <w:sz w:val="22"/>
          <w:szCs w:val="22"/>
        </w:rPr>
        <w:id w:val="-78326221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869DBA9" w14:textId="21ACF382" w:rsidR="00BC7EC9" w:rsidRDefault="00BC7EC9">
          <w:pPr>
            <w:pStyle w:val="TOCHeading"/>
          </w:pPr>
        </w:p>
        <w:p w14:paraId="23392F73" w14:textId="3C0DFE40" w:rsidR="00BC7EC9" w:rsidRDefault="00BC7EC9" w:rsidP="00BC7EC9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4631815" w:history="1">
            <w:r w:rsidRPr="000467E4">
              <w:rPr>
                <w:rStyle w:val="Hyperlink"/>
                <w:rFonts w:cs="Times New Roman"/>
              </w:rPr>
              <w:t>LEMBAR PERSETUJUAN PROPOSAL TESI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8463181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i</w:t>
            </w:r>
            <w:r>
              <w:rPr>
                <w:webHidden/>
              </w:rPr>
              <w:fldChar w:fldCharType="end"/>
            </w:r>
          </w:hyperlink>
        </w:p>
        <w:p w14:paraId="63DE1F2C" w14:textId="1B85A4EB" w:rsidR="00BC7EC9" w:rsidRDefault="00CF4521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6" w:history="1">
            <w:r w:rsidR="00BC7EC9" w:rsidRPr="000467E4">
              <w:rPr>
                <w:rStyle w:val="Hyperlink"/>
                <w:rFonts w:cs="Times New Roman"/>
                <w:lang w:eastAsia="en-ID"/>
              </w:rPr>
              <w:t>LEMBAR PERNYATAAN TESIS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6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i</w:t>
            </w:r>
            <w:r w:rsidR="00BC7EC9">
              <w:rPr>
                <w:webHidden/>
              </w:rPr>
              <w:fldChar w:fldCharType="end"/>
            </w:r>
          </w:hyperlink>
        </w:p>
        <w:p w14:paraId="5B5ED75D" w14:textId="61E6F933" w:rsidR="00BC7EC9" w:rsidRDefault="00CF4521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7" w:history="1">
            <w:r w:rsidR="00BC7EC9" w:rsidRPr="000467E4">
              <w:rPr>
                <w:rStyle w:val="Hyperlink"/>
                <w:rFonts w:cs="Times New Roman"/>
                <w:lang w:eastAsia="en-ID"/>
              </w:rPr>
              <w:t>KATA PENGANTAR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7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ii</w:t>
            </w:r>
            <w:r w:rsidR="00BC7EC9">
              <w:rPr>
                <w:webHidden/>
              </w:rPr>
              <w:fldChar w:fldCharType="end"/>
            </w:r>
          </w:hyperlink>
        </w:p>
        <w:p w14:paraId="6078F8B4" w14:textId="6356801E" w:rsidR="00BC7EC9" w:rsidRDefault="00CF4521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8" w:history="1">
            <w:r w:rsidR="00BC7EC9" w:rsidRPr="000467E4">
              <w:rPr>
                <w:rStyle w:val="Hyperlink"/>
                <w:rFonts w:cs="Times New Roman"/>
                <w:lang w:val="en-ID" w:eastAsia="en-ID"/>
              </w:rPr>
              <w:t>ABSTRAK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8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iv</w:t>
            </w:r>
            <w:r w:rsidR="00BC7EC9">
              <w:rPr>
                <w:webHidden/>
              </w:rPr>
              <w:fldChar w:fldCharType="end"/>
            </w:r>
          </w:hyperlink>
        </w:p>
        <w:p w14:paraId="1BE9FD24" w14:textId="1840388D" w:rsidR="00BC7EC9" w:rsidRDefault="00CF4521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19" w:history="1">
            <w:r w:rsidR="00BC7EC9" w:rsidRPr="000467E4">
              <w:rPr>
                <w:rStyle w:val="Hyperlink"/>
                <w:rFonts w:cs="Times New Roman"/>
                <w:lang w:val="en-ID" w:eastAsia="en-ID"/>
              </w:rPr>
              <w:t>ABSTRACT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19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v</w:t>
            </w:r>
            <w:r w:rsidR="00BC7EC9">
              <w:rPr>
                <w:webHidden/>
              </w:rPr>
              <w:fldChar w:fldCharType="end"/>
            </w:r>
          </w:hyperlink>
        </w:p>
        <w:p w14:paraId="7AA10931" w14:textId="55089633" w:rsidR="00BC7EC9" w:rsidRDefault="00CF4521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0" w:history="1">
            <w:r w:rsidR="00BC7EC9" w:rsidRPr="000467E4">
              <w:rPr>
                <w:rStyle w:val="Hyperlink"/>
                <w:rFonts w:cs="Times New Roman"/>
              </w:rPr>
              <w:t>DAFTAR ISI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vi</w:t>
            </w:r>
            <w:r w:rsidR="00BC7EC9">
              <w:rPr>
                <w:webHidden/>
              </w:rPr>
              <w:fldChar w:fldCharType="end"/>
            </w:r>
          </w:hyperlink>
        </w:p>
        <w:p w14:paraId="0EEAA912" w14:textId="0089D221" w:rsidR="00BC7EC9" w:rsidRDefault="00CF4521" w:rsidP="00BC7EC9">
          <w:pPr>
            <w:pStyle w:val="TOC1"/>
            <w:tabs>
              <w:tab w:val="left" w:pos="1701"/>
            </w:tabs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21" w:history="1">
            <w:r w:rsidR="00BC7EC9" w:rsidRPr="000467E4">
              <w:rPr>
                <w:rStyle w:val="Hyperlink"/>
                <w:rFonts w:cs="Times New Roman"/>
              </w:rPr>
              <w:t>BAB I</w:t>
            </w:r>
            <w:r w:rsidR="00BC7EC9">
              <w:rPr>
                <w:rFonts w:asciiTheme="minorHAnsi" w:eastAsiaTheme="minorEastAsia" w:hAnsiTheme="minorHAnsi"/>
                <w:b w:val="0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PENDAHULU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1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5B64CC36" w14:textId="0D8C983E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2" w:history="1">
            <w:r w:rsidR="00BC7EC9" w:rsidRPr="000467E4">
              <w:rPr>
                <w:rStyle w:val="Hyperlink"/>
                <w:rFonts w:cs="Times New Roman"/>
                <w:noProof/>
              </w:rPr>
              <w:t>1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Latar Belakang (Time New roman, 12, Bold)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1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44FB280E" w14:textId="0E3C8575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3" w:history="1">
            <w:r w:rsidR="00BC7EC9" w:rsidRPr="000467E4">
              <w:rPr>
                <w:rStyle w:val="Hyperlink"/>
                <w:rFonts w:cs="Times New Roman"/>
                <w:noProof/>
              </w:rPr>
              <w:t>1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Permasalahan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3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1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723C8543" w14:textId="6F8A4CF1" w:rsidR="00BC7EC9" w:rsidRDefault="00CF4521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4" w:history="1">
            <w:r w:rsidR="00BC7EC9" w:rsidRPr="000467E4">
              <w:rPr>
                <w:rStyle w:val="Hyperlink"/>
                <w:rFonts w:cs="Times New Roman"/>
              </w:rPr>
              <w:t>1.2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Identifikasi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4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16D155ED" w14:textId="0620F3F5" w:rsidR="00BC7EC9" w:rsidRDefault="00CF4521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5" w:history="1">
            <w:r w:rsidR="00BC7EC9" w:rsidRPr="000467E4">
              <w:rPr>
                <w:rStyle w:val="Hyperlink"/>
                <w:rFonts w:cs="Times New Roman"/>
              </w:rPr>
              <w:t>1.2.2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Ruang Lingkup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5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</w:t>
            </w:r>
            <w:r w:rsidR="00BC7EC9">
              <w:rPr>
                <w:webHidden/>
              </w:rPr>
              <w:fldChar w:fldCharType="end"/>
            </w:r>
          </w:hyperlink>
        </w:p>
        <w:p w14:paraId="77DA1EDD" w14:textId="753A87BE" w:rsidR="00BC7EC9" w:rsidRDefault="00CF4521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26" w:history="1">
            <w:r w:rsidR="00BC7EC9" w:rsidRPr="000467E4">
              <w:rPr>
                <w:rStyle w:val="Hyperlink"/>
                <w:rFonts w:cs="Times New Roman"/>
              </w:rPr>
              <w:t>1.2.3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Rumusan Masalah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26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2</w:t>
            </w:r>
            <w:r w:rsidR="00BC7EC9">
              <w:rPr>
                <w:webHidden/>
              </w:rPr>
              <w:fldChar w:fldCharType="end"/>
            </w:r>
          </w:hyperlink>
        </w:p>
        <w:p w14:paraId="05DF0637" w14:textId="625C7CC3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7" w:history="1">
            <w:r w:rsidR="00BC7EC9" w:rsidRPr="000467E4">
              <w:rPr>
                <w:rStyle w:val="Hyperlink"/>
                <w:rFonts w:cs="Times New Roman"/>
                <w:noProof/>
              </w:rPr>
              <w:t>1.3</w:t>
            </w:r>
            <w:r w:rsidR="00BC7EC9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noProof/>
              </w:rPr>
              <w:t>Tujuan dan Manfaat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7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2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57FE1E42" w14:textId="0012C6F1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28" w:history="1">
            <w:r w:rsidR="00BC7EC9" w:rsidRPr="000467E4">
              <w:rPr>
                <w:rStyle w:val="Hyperlink"/>
                <w:rFonts w:cs="Times New Roman"/>
                <w:noProof/>
              </w:rPr>
              <w:t>1.4</w:t>
            </w:r>
            <w:r w:rsidR="00BC7EC9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noProof/>
              </w:rPr>
              <w:t>Sistematika Penulis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28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2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679027C" w14:textId="70841EE7" w:rsidR="00BC7EC9" w:rsidRDefault="00B13374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r>
            <w:rPr>
              <w:rStyle w:val="Hyperlink"/>
              <w:color w:val="auto"/>
              <w:u w:val="none"/>
            </w:rPr>
            <w:t>BAB II</w:t>
          </w:r>
          <w:r>
            <w:rPr>
              <w:rStyle w:val="Hyperlink"/>
              <w:color w:val="auto"/>
              <w:u w:val="none"/>
            </w:rPr>
            <w:tab/>
          </w:r>
          <w:hyperlink w:anchor="_Toc184631830" w:history="1">
            <w:r w:rsidR="00BC7EC9" w:rsidRPr="000467E4">
              <w:rPr>
                <w:rStyle w:val="Hyperlink"/>
                <w:bdr w:val="none" w:sz="0" w:space="0" w:color="auto" w:frame="1"/>
              </w:rPr>
              <w:t>LANDASAN TEORI DAN KERANGKA PEMIKIRAN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0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4B613DA4" w14:textId="1590BB3D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1" w:history="1">
            <w:r w:rsidR="00BC7EC9" w:rsidRPr="000467E4">
              <w:rPr>
                <w:rStyle w:val="Hyperlink"/>
                <w:noProof/>
                <w:bdr w:val="none" w:sz="0" w:space="0" w:color="auto" w:frame="1"/>
              </w:rPr>
              <w:t>2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Tinjauan Pustaka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31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4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C869A50" w14:textId="5E73B5CC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32" w:history="1">
            <w:r w:rsidR="00BC7EC9" w:rsidRPr="000467E4">
              <w:rPr>
                <w:rStyle w:val="Hyperlink"/>
                <w:noProof/>
              </w:rPr>
              <w:t>2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 </w:t>
            </w:r>
            <w:r w:rsidR="00BC7EC9" w:rsidRPr="000467E4">
              <w:rPr>
                <w:rStyle w:val="Hyperlink"/>
                <w:noProof/>
              </w:rPr>
              <w:t>Landasan Teori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3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4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54AF5BE6" w14:textId="151C5687" w:rsidR="00BC7EC9" w:rsidRPr="00B13374" w:rsidRDefault="00CF4521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33" w:history="1">
            <w:r w:rsidR="00BC7EC9" w:rsidRPr="000467E4">
              <w:rPr>
                <w:rStyle w:val="Hyperlink"/>
                <w:rFonts w:cs="Times New Roman"/>
              </w:rPr>
              <w:t>2.2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  <w:i/>
                <w:iCs/>
              </w:rPr>
              <w:t>Artificial Inteligence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3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4</w:t>
            </w:r>
            <w:r w:rsidR="00BC7EC9">
              <w:rPr>
                <w:webHidden/>
              </w:rPr>
              <w:fldChar w:fldCharType="end"/>
            </w:r>
          </w:hyperlink>
        </w:p>
        <w:p w14:paraId="66655D3F" w14:textId="7413B004" w:rsidR="00BC7EC9" w:rsidRDefault="00CF4521" w:rsidP="00B13374">
          <w:pPr>
            <w:pStyle w:val="TOC1"/>
            <w:spacing w:after="0"/>
            <w:jc w:val="both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39" w:history="1">
            <w:r w:rsidR="00BC7EC9" w:rsidRPr="000467E4">
              <w:rPr>
                <w:rStyle w:val="Hyperlink"/>
                <w:rFonts w:cs="Times New Roman"/>
              </w:rPr>
              <w:t>BAB III</w:t>
            </w:r>
            <w:r w:rsidR="00B13374">
              <w:rPr>
                <w:rStyle w:val="Hyperlink"/>
                <w:rFonts w:cs="Times New Roman"/>
              </w:rPr>
              <w:t xml:space="preserve"> </w:t>
            </w:r>
            <w:r w:rsidR="00BC7EC9">
              <w:rPr>
                <w:webHidden/>
              </w:rPr>
              <w:tab/>
            </w:r>
            <w:r w:rsidR="00B13374">
              <w:rPr>
                <w:webHidden/>
              </w:rPr>
              <w:t>METODOLOGI</w:t>
            </w:r>
            <w:r w:rsidR="00B13374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39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59B719CB" w14:textId="0B88099F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0" w:history="1">
            <w:r w:rsidR="00BC7EC9" w:rsidRPr="000467E4">
              <w:rPr>
                <w:rStyle w:val="Hyperlink"/>
                <w:rFonts w:cs="Times New Roman"/>
                <w:noProof/>
              </w:rPr>
              <w:t>3.1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Analisis Kebutuh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0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60656DC4" w14:textId="1909989E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1" w:history="1">
            <w:r w:rsidR="00BC7EC9" w:rsidRPr="000467E4">
              <w:rPr>
                <w:rStyle w:val="Hyperlink"/>
                <w:rFonts w:cs="Times New Roman"/>
                <w:noProof/>
              </w:rPr>
              <w:t>3.2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Perancangan Penelitian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1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2E30DD0F" w14:textId="03A4D835" w:rsidR="00BC7EC9" w:rsidRDefault="00CF4521" w:rsidP="00397EA5">
          <w:pPr>
            <w:pStyle w:val="TOC2"/>
            <w:rPr>
              <w:rFonts w:asciiTheme="minorHAnsi" w:eastAsiaTheme="minorEastAsia" w:hAnsiTheme="minorHAnsi"/>
              <w:noProof/>
              <w:sz w:val="22"/>
              <w:lang w:val="en-ID" w:eastAsia="en-ID"/>
            </w:rPr>
          </w:pPr>
          <w:hyperlink w:anchor="_Toc184631842" w:history="1">
            <w:r w:rsidR="00BC7EC9" w:rsidRPr="000467E4">
              <w:rPr>
                <w:rStyle w:val="Hyperlink"/>
                <w:rFonts w:cs="Times New Roman"/>
                <w:noProof/>
              </w:rPr>
              <w:t>3.3</w:t>
            </w:r>
            <w:r w:rsidR="00397EA5">
              <w:rPr>
                <w:rFonts w:asciiTheme="minorHAnsi" w:eastAsiaTheme="minorEastAsia" w:hAnsiTheme="minorHAnsi"/>
                <w:noProof/>
                <w:sz w:val="22"/>
                <w:lang w:val="en-ID" w:eastAsia="en-ID"/>
              </w:rPr>
              <w:t xml:space="preserve"> </w:t>
            </w:r>
            <w:r w:rsidR="00BC7EC9" w:rsidRPr="000467E4">
              <w:rPr>
                <w:rStyle w:val="Hyperlink"/>
                <w:rFonts w:cs="Times New Roman"/>
                <w:noProof/>
              </w:rPr>
              <w:t>Teknik Analisis</w:t>
            </w:r>
            <w:r w:rsidR="00BC7EC9">
              <w:rPr>
                <w:noProof/>
                <w:webHidden/>
              </w:rPr>
              <w:tab/>
            </w:r>
            <w:r w:rsidR="00BC7EC9">
              <w:rPr>
                <w:noProof/>
                <w:webHidden/>
              </w:rPr>
              <w:fldChar w:fldCharType="begin"/>
            </w:r>
            <w:r w:rsidR="00BC7EC9">
              <w:rPr>
                <w:noProof/>
                <w:webHidden/>
              </w:rPr>
              <w:instrText xml:space="preserve"> PAGEREF _Toc184631842 \h </w:instrText>
            </w:r>
            <w:r w:rsidR="00BC7EC9">
              <w:rPr>
                <w:noProof/>
                <w:webHidden/>
              </w:rPr>
            </w:r>
            <w:r w:rsidR="00BC7EC9">
              <w:rPr>
                <w:noProof/>
                <w:webHidden/>
              </w:rPr>
              <w:fldChar w:fldCharType="separate"/>
            </w:r>
            <w:r w:rsidR="00BC7EC9">
              <w:rPr>
                <w:noProof/>
                <w:webHidden/>
              </w:rPr>
              <w:t>9</w:t>
            </w:r>
            <w:r w:rsidR="00BC7EC9">
              <w:rPr>
                <w:noProof/>
                <w:webHidden/>
              </w:rPr>
              <w:fldChar w:fldCharType="end"/>
            </w:r>
          </w:hyperlink>
        </w:p>
        <w:p w14:paraId="239D4EA9" w14:textId="305E008A" w:rsidR="00BC7EC9" w:rsidRDefault="00CF4521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3" w:history="1">
            <w:r w:rsidR="00BC7EC9" w:rsidRPr="000467E4">
              <w:rPr>
                <w:rStyle w:val="Hyperlink"/>
                <w:rFonts w:cs="Times New Roman"/>
              </w:rPr>
              <w:t>3.3.1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Teknik Analisis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3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64DF6470" w14:textId="037EEC6F" w:rsidR="00BC7EC9" w:rsidRDefault="00CF4521" w:rsidP="00397EA5">
          <w:pPr>
            <w:pStyle w:val="TOC3"/>
            <w:rPr>
              <w:rFonts w:asciiTheme="minorHAnsi" w:eastAsiaTheme="minorEastAsia" w:hAnsiTheme="minorHAnsi"/>
              <w:sz w:val="22"/>
              <w:lang w:val="en-ID" w:eastAsia="en-ID"/>
            </w:rPr>
          </w:pPr>
          <w:hyperlink w:anchor="_Toc184631844" w:history="1">
            <w:r w:rsidR="00BC7EC9" w:rsidRPr="000467E4">
              <w:rPr>
                <w:rStyle w:val="Hyperlink"/>
                <w:rFonts w:cs="Times New Roman"/>
              </w:rPr>
              <w:t>3.3.2</w:t>
            </w:r>
            <w:r w:rsidR="00BC7EC9">
              <w:rPr>
                <w:rFonts w:asciiTheme="minorHAnsi" w:eastAsiaTheme="minorEastAsia" w:hAnsiTheme="minorHAnsi"/>
                <w:sz w:val="22"/>
                <w:lang w:val="en-ID" w:eastAsia="en-ID"/>
              </w:rPr>
              <w:tab/>
            </w:r>
            <w:r w:rsidR="00BC7EC9" w:rsidRPr="000467E4">
              <w:rPr>
                <w:rStyle w:val="Hyperlink"/>
                <w:rFonts w:cs="Times New Roman"/>
              </w:rPr>
              <w:t>Evaluasi Model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4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9</w:t>
            </w:r>
            <w:r w:rsidR="00BC7EC9">
              <w:rPr>
                <w:webHidden/>
              </w:rPr>
              <w:fldChar w:fldCharType="end"/>
            </w:r>
          </w:hyperlink>
        </w:p>
        <w:p w14:paraId="691CFB9F" w14:textId="4EAC9E98" w:rsidR="00BC7EC9" w:rsidRDefault="00CF4521" w:rsidP="00BC7EC9">
          <w:pPr>
            <w:pStyle w:val="TOC1"/>
            <w:spacing w:after="0"/>
            <w:rPr>
              <w:rFonts w:asciiTheme="minorHAnsi" w:eastAsiaTheme="minorEastAsia" w:hAnsiTheme="minorHAnsi"/>
              <w:b w:val="0"/>
              <w:sz w:val="22"/>
              <w:lang w:val="en-ID" w:eastAsia="en-ID"/>
            </w:rPr>
          </w:pPr>
          <w:hyperlink w:anchor="_Toc184631845" w:history="1">
            <w:r w:rsidR="00BC7EC9" w:rsidRPr="000467E4">
              <w:rPr>
                <w:rStyle w:val="Hyperlink"/>
                <w:rFonts w:cs="Times New Roman"/>
              </w:rPr>
              <w:t>DAFTAR PUSTAKA</w:t>
            </w:r>
            <w:r w:rsidR="00BC7EC9">
              <w:rPr>
                <w:webHidden/>
              </w:rPr>
              <w:tab/>
            </w:r>
            <w:r w:rsidR="00BC7EC9">
              <w:rPr>
                <w:webHidden/>
              </w:rPr>
              <w:fldChar w:fldCharType="begin"/>
            </w:r>
            <w:r w:rsidR="00BC7EC9">
              <w:rPr>
                <w:webHidden/>
              </w:rPr>
              <w:instrText xml:space="preserve"> PAGEREF _Toc184631845 \h </w:instrText>
            </w:r>
            <w:r w:rsidR="00BC7EC9">
              <w:rPr>
                <w:webHidden/>
              </w:rPr>
            </w:r>
            <w:r w:rsidR="00BC7EC9">
              <w:rPr>
                <w:webHidden/>
              </w:rPr>
              <w:fldChar w:fldCharType="separate"/>
            </w:r>
            <w:r w:rsidR="00BC7EC9">
              <w:rPr>
                <w:webHidden/>
              </w:rPr>
              <w:t>11</w:t>
            </w:r>
            <w:r w:rsidR="00BC7EC9">
              <w:rPr>
                <w:webHidden/>
              </w:rPr>
              <w:fldChar w:fldCharType="end"/>
            </w:r>
          </w:hyperlink>
        </w:p>
        <w:p w14:paraId="301C99FE" w14:textId="4F4D07E2" w:rsidR="00BC7EC9" w:rsidRDefault="00BC7EC9">
          <w:r>
            <w:rPr>
              <w:b/>
              <w:bCs/>
              <w:noProof/>
            </w:rPr>
            <w:fldChar w:fldCharType="end"/>
          </w:r>
        </w:p>
      </w:sdtContent>
    </w:sdt>
    <w:p w14:paraId="3FBC215C" w14:textId="751844D8" w:rsidR="005C7020" w:rsidRDefault="0000676D" w:rsidP="00906C9F">
      <w:pPr>
        <w:spacing w:after="480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  <w:r w:rsidRPr="00BC7EC9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br w:type="page"/>
      </w:r>
      <w:r w:rsidR="005C7020">
        <w:rPr>
          <w:rFonts w:eastAsiaTheme="minorEastAsia" w:cs="Times New Roman"/>
          <w:i/>
          <w:iCs/>
          <w:noProof/>
          <w:sz w:val="24"/>
          <w:szCs w:val="24"/>
          <w:lang w:val="en-ID" w:eastAsia="en-ID"/>
        </w:rPr>
        <w:lastRenderedPageBreak/>
        <w:br/>
      </w:r>
      <w:r w:rsidR="005C7020"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t>DAFTAR  TABEL</w:t>
      </w:r>
    </w:p>
    <w:p w14:paraId="4B5BB34D" w14:textId="77777777" w:rsidR="00397EA5" w:rsidRPr="00A2520D" w:rsidRDefault="00CF4521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hyperlink w:anchor="_Toc37836972" w:history="1">
        <w:r w:rsidR="00397EA5" w:rsidRPr="00397EA5">
          <w:rPr>
            <w:rStyle w:val="Hyperlink"/>
            <w:rFonts w:cs="Times New Roman"/>
            <w:noProof/>
            <w:color w:val="000000" w:themeColor="text1"/>
            <w:u w:val="none"/>
          </w:rPr>
          <w:t>Tabel 2.1 Implementasi IOT</w:t>
        </w:r>
        <w:r w:rsidR="00397EA5"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="00397EA5" w:rsidRPr="00A2520D">
        <w:rPr>
          <w:rFonts w:cs="Times New Roman"/>
          <w:noProof/>
          <w:color w:val="000000" w:themeColor="text1"/>
          <w:szCs w:val="24"/>
        </w:rPr>
        <w:t>11</w:t>
      </w:r>
    </w:p>
    <w:p w14:paraId="17FA783A" w14:textId="77777777" w:rsidR="00397EA5" w:rsidRPr="00A2520D" w:rsidRDefault="00397EA5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eastAsiaTheme="minorEastAsia" w:cs="Times New Roman"/>
          <w:noProof/>
          <w:color w:val="000000" w:themeColor="text1"/>
          <w:szCs w:val="24"/>
        </w:rPr>
      </w:pPr>
      <w:r w:rsidRPr="00A2520D">
        <w:rPr>
          <w:rFonts w:cs="Times New Roman"/>
          <w:color w:val="000000" w:themeColor="text1"/>
          <w:szCs w:val="24"/>
        </w:rPr>
        <w:fldChar w:fldCharType="begin"/>
      </w:r>
      <w:r w:rsidRPr="00A2520D">
        <w:rPr>
          <w:rFonts w:cs="Times New Roman"/>
          <w:color w:val="000000" w:themeColor="text1"/>
          <w:szCs w:val="24"/>
        </w:rPr>
        <w:instrText xml:space="preserve"> TOC \h \z \c "Tabel 3." </w:instrText>
      </w:r>
      <w:r w:rsidRPr="00A2520D">
        <w:rPr>
          <w:rFonts w:cs="Times New Roman"/>
          <w:color w:val="000000" w:themeColor="text1"/>
          <w:szCs w:val="24"/>
        </w:rPr>
        <w:fldChar w:fldCharType="separate"/>
      </w:r>
      <w:hyperlink w:anchor="_Toc37836972" w:history="1">
        <w:r w:rsidRPr="00A2520D">
          <w:rPr>
            <w:rStyle w:val="Hyperlink"/>
            <w:rFonts w:cs="Times New Roman"/>
            <w:noProof/>
            <w:color w:val="000000" w:themeColor="text1"/>
          </w:rPr>
          <w:t xml:space="preserve">Tabel 2.2 Daftar Simbol </w:t>
        </w:r>
        <w:r w:rsidRPr="00A2520D">
          <w:rPr>
            <w:rStyle w:val="Hyperlink"/>
            <w:rFonts w:cs="Times New Roman"/>
            <w:i/>
            <w:noProof/>
            <w:color w:val="000000" w:themeColor="text1"/>
          </w:rPr>
          <w:t>Flowchart</w:t>
        </w:r>
        <w:r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Pr="00A2520D">
        <w:rPr>
          <w:rFonts w:cs="Times New Roman"/>
          <w:noProof/>
          <w:color w:val="000000" w:themeColor="text1"/>
          <w:szCs w:val="24"/>
        </w:rPr>
        <w:t>28</w:t>
      </w:r>
    </w:p>
    <w:p w14:paraId="7EE30815" w14:textId="77777777" w:rsidR="00397EA5" w:rsidRPr="00A2520D" w:rsidRDefault="00CF4521" w:rsidP="00397EA5">
      <w:pPr>
        <w:pStyle w:val="TableofFigures"/>
        <w:tabs>
          <w:tab w:val="right" w:leader="dot" w:pos="9395"/>
        </w:tabs>
        <w:spacing w:line="360" w:lineRule="auto"/>
        <w:jc w:val="center"/>
        <w:rPr>
          <w:rFonts w:cs="Times New Roman"/>
          <w:color w:val="000000" w:themeColor="text1"/>
          <w:szCs w:val="24"/>
        </w:rPr>
      </w:pPr>
      <w:hyperlink w:anchor="_Toc37836973" w:history="1">
        <w:r w:rsidR="00397EA5" w:rsidRPr="00A2520D">
          <w:rPr>
            <w:rStyle w:val="Hyperlink"/>
            <w:rFonts w:cs="Times New Roman"/>
            <w:noProof/>
            <w:color w:val="000000" w:themeColor="text1"/>
          </w:rPr>
          <w:t xml:space="preserve">Tabel 2.3 </w:t>
        </w:r>
        <w:r w:rsidR="00397EA5" w:rsidRPr="00A2520D">
          <w:rPr>
            <w:rStyle w:val="Hyperlink"/>
            <w:rFonts w:cs="Times New Roman"/>
            <w:i/>
            <w:noProof/>
            <w:color w:val="000000" w:themeColor="text1"/>
          </w:rPr>
          <w:t>Use Case Diagram</w:t>
        </w:r>
        <w:r w:rsidR="00397EA5" w:rsidRPr="00A2520D">
          <w:rPr>
            <w:rFonts w:cs="Times New Roman"/>
            <w:noProof/>
            <w:webHidden/>
            <w:color w:val="000000" w:themeColor="text1"/>
            <w:szCs w:val="24"/>
          </w:rPr>
          <w:tab/>
        </w:r>
      </w:hyperlink>
      <w:r w:rsidR="00397EA5" w:rsidRPr="00A2520D">
        <w:rPr>
          <w:rFonts w:cs="Times New Roman"/>
          <w:color w:val="000000" w:themeColor="text1"/>
          <w:szCs w:val="24"/>
        </w:rPr>
        <w:fldChar w:fldCharType="end"/>
      </w:r>
      <w:r w:rsidR="00397EA5" w:rsidRPr="00A2520D">
        <w:rPr>
          <w:rFonts w:cs="Times New Roman"/>
          <w:color w:val="000000" w:themeColor="text1"/>
          <w:szCs w:val="24"/>
        </w:rPr>
        <w:t>28</w:t>
      </w:r>
    </w:p>
    <w:p w14:paraId="66BA049D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094FE5F6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</w:p>
    <w:p w14:paraId="5935C98F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7F825FD1" w14:textId="77777777" w:rsidR="00397EA5" w:rsidRPr="006B2CD3" w:rsidRDefault="00397EA5" w:rsidP="00397EA5">
      <w:pPr>
        <w:pStyle w:val="ListParagraph"/>
        <w:numPr>
          <w:ilvl w:val="0"/>
          <w:numId w:val="44"/>
        </w:numPr>
        <w:rPr>
          <w:rFonts w:ascii="Times New Roman" w:hAnsi="Times New Roman" w:cs="Times New Roman"/>
          <w:color w:val="FF0000"/>
          <w:sz w:val="24"/>
          <w:szCs w:val="24"/>
        </w:rPr>
      </w:pP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7A2D235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abel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3F1608C8" w14:textId="77777777" w:rsidR="00397EA5" w:rsidRPr="00B40B43" w:rsidRDefault="00397EA5" w:rsidP="005C7020">
      <w:pPr>
        <w:spacing w:line="259" w:lineRule="auto"/>
        <w:jc w:val="center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52871BC9" w14:textId="77777777" w:rsidR="002E24F6" w:rsidRDefault="002E24F6">
      <w:pPr>
        <w:spacing w:line="259" w:lineRule="auto"/>
        <w:jc w:val="left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 w:type="page"/>
      </w:r>
    </w:p>
    <w:p w14:paraId="2EF35BF7" w14:textId="055D5051" w:rsidR="00397EA5" w:rsidRPr="00397EA5" w:rsidRDefault="002E24F6" w:rsidP="00906C9F">
      <w:pPr>
        <w:spacing w:after="480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</w:pPr>
      <w:r w:rsidRPr="00B40B43"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  <w:lastRenderedPageBreak/>
        <w:t>DAFTAR  GAMBAR</w: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begin"/>
      </w:r>
      <w:r w:rsidR="00397EA5" w:rsidRPr="00397EA5">
        <w:rPr>
          <w:rFonts w:cs="Times New Roman"/>
          <w:sz w:val="24"/>
          <w:szCs w:val="24"/>
        </w:rPr>
        <w:instrText xml:space="preserve"> TOC \h \z \c "Gambar 2." </w:instrText>
      </w:r>
      <w:r w:rsidR="00397EA5" w:rsidRPr="00397EA5">
        <w:rPr>
          <w:rFonts w:eastAsiaTheme="majorEastAsia" w:cs="Times New Roman"/>
          <w:b/>
          <w:caps/>
          <w:color w:val="2F5496" w:themeColor="accent1" w:themeShade="BF"/>
          <w:sz w:val="24"/>
          <w:szCs w:val="24"/>
        </w:rPr>
        <w:fldChar w:fldCharType="separate"/>
      </w:r>
    </w:p>
    <w:p w14:paraId="491BDA5D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1 Konsep IOT</w:t>
      </w:r>
      <w:r w:rsidRPr="00397EA5">
        <w:rPr>
          <w:rFonts w:ascii="Times New Roman" w:hAnsi="Times New Roman" w:cs="Times New Roman"/>
        </w:rPr>
        <w:tab/>
        <w:t>19</w:t>
      </w:r>
    </w:p>
    <w:p w14:paraId="4C94EE23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</w:rPr>
        <w:t>Gambar 2.2 Jenis-jenis ESP 8266</w:t>
      </w:r>
      <w:r w:rsidRPr="00397EA5">
        <w:rPr>
          <w:rFonts w:ascii="Times New Roman" w:hAnsi="Times New Roman" w:cs="Times New Roman"/>
        </w:rPr>
        <w:tab/>
        <w:t>22</w:t>
      </w:r>
    </w:p>
    <w:p w14:paraId="08809214" w14:textId="77777777" w:rsidR="00397EA5" w:rsidRPr="00397EA5" w:rsidRDefault="00397EA5" w:rsidP="00397EA5">
      <w:pPr>
        <w:pStyle w:val="Default"/>
        <w:tabs>
          <w:tab w:val="right" w:leader="dot" w:pos="7938"/>
        </w:tabs>
        <w:spacing w:line="360" w:lineRule="auto"/>
        <w:rPr>
          <w:rFonts w:ascii="Times New Roman" w:hAnsi="Times New Roman" w:cs="Times New Roman"/>
        </w:rPr>
      </w:pPr>
      <w:r w:rsidRPr="00397EA5">
        <w:rPr>
          <w:rFonts w:ascii="Times New Roman" w:hAnsi="Times New Roman" w:cs="Times New Roman"/>
          <w:color w:val="000000" w:themeColor="text1"/>
        </w:rPr>
        <w:fldChar w:fldCharType="end"/>
      </w:r>
      <w:r w:rsidRPr="00397EA5">
        <w:rPr>
          <w:rFonts w:ascii="Times New Roman" w:hAnsi="Times New Roman" w:cs="Times New Roman"/>
        </w:rPr>
        <w:t xml:space="preserve">Gambar 2.3 </w:t>
      </w:r>
      <w:r w:rsidRPr="00397EA5">
        <w:rPr>
          <w:rFonts w:ascii="Times New Roman" w:hAnsi="Times New Roman" w:cs="Times New Roman"/>
          <w:i/>
        </w:rPr>
        <w:t>Real Time Clock</w:t>
      </w:r>
      <w:r w:rsidRPr="00397EA5">
        <w:rPr>
          <w:rFonts w:ascii="Times New Roman" w:hAnsi="Times New Roman" w:cs="Times New Roman"/>
        </w:rPr>
        <w:tab/>
        <w:t>23</w:t>
      </w:r>
    </w:p>
    <w:p w14:paraId="4770C92E" w14:textId="77777777" w:rsidR="00397EA5" w:rsidRPr="00397EA5" w:rsidRDefault="00397EA5" w:rsidP="00397EA5">
      <w:pPr>
        <w:pStyle w:val="Caption"/>
        <w:tabs>
          <w:tab w:val="right" w:leader="dot" w:pos="7938"/>
        </w:tabs>
        <w:spacing w:after="0" w:line="360" w:lineRule="auto"/>
        <w:rPr>
          <w:rFonts w:cs="Times New Roman"/>
          <w:i w:val="0"/>
          <w:color w:val="000000" w:themeColor="text1"/>
          <w:sz w:val="24"/>
          <w:szCs w:val="24"/>
        </w:rPr>
      </w:pPr>
      <w:r w:rsidRPr="00397EA5">
        <w:rPr>
          <w:rFonts w:cs="Times New Roman"/>
          <w:i w:val="0"/>
          <w:color w:val="000000" w:themeColor="text1"/>
          <w:sz w:val="24"/>
          <w:szCs w:val="24"/>
        </w:rPr>
        <w:t xml:space="preserve">Gambar 2.4 </w:t>
      </w:r>
      <w:r w:rsidRPr="00397EA5">
        <w:rPr>
          <w:rFonts w:cs="Times New Roman"/>
          <w:color w:val="000000" w:themeColor="text1"/>
          <w:sz w:val="24"/>
          <w:szCs w:val="24"/>
        </w:rPr>
        <w:t>Breadboard</w:t>
      </w:r>
      <w:r w:rsidRPr="00397EA5">
        <w:rPr>
          <w:rFonts w:cs="Times New Roman"/>
          <w:i w:val="0"/>
          <w:color w:val="000000" w:themeColor="text1"/>
          <w:sz w:val="24"/>
          <w:szCs w:val="24"/>
        </w:rPr>
        <w:tab/>
        <w:t>24</w:t>
      </w:r>
    </w:p>
    <w:p w14:paraId="4CE2C13A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Daftar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sesua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de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dan </w:t>
      </w:r>
      <w:proofErr w:type="spellStart"/>
      <w:r w:rsidRPr="006B2CD3">
        <w:rPr>
          <w:rFonts w:cs="Times New Roman"/>
          <w:color w:val="FF0000"/>
          <w:szCs w:val="24"/>
        </w:rPr>
        <w:t>urut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gambar</w:t>
      </w:r>
      <w:proofErr w:type="spellEnd"/>
      <w:r w:rsidRPr="006B2CD3">
        <w:rPr>
          <w:rFonts w:cs="Times New Roman"/>
          <w:color w:val="FF0000"/>
          <w:szCs w:val="24"/>
        </w:rPr>
        <w:t xml:space="preserve"> di </w:t>
      </w:r>
      <w:proofErr w:type="spellStart"/>
      <w:r w:rsidRPr="006B2CD3">
        <w:rPr>
          <w:rFonts w:cs="Times New Roman"/>
          <w:color w:val="FF0000"/>
          <w:szCs w:val="24"/>
        </w:rPr>
        <w:t>bab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tersebut</w:t>
      </w:r>
      <w:proofErr w:type="spellEnd"/>
    </w:p>
    <w:p w14:paraId="321BADE8" w14:textId="77777777" w:rsidR="00397EA5" w:rsidRPr="006B2CD3" w:rsidRDefault="00397EA5" w:rsidP="00397EA5">
      <w:pPr>
        <w:spacing w:line="259" w:lineRule="auto"/>
        <w:jc w:val="left"/>
        <w:rPr>
          <w:rFonts w:cs="Times New Roman"/>
          <w:color w:val="FF0000"/>
          <w:szCs w:val="24"/>
        </w:rPr>
      </w:pPr>
      <w:proofErr w:type="spellStart"/>
      <w:r w:rsidRPr="006B2CD3">
        <w:rPr>
          <w:rFonts w:cs="Times New Roman"/>
          <w:color w:val="FF0000"/>
          <w:szCs w:val="24"/>
        </w:rPr>
        <w:t>Contoh</w:t>
      </w:r>
      <w:proofErr w:type="spellEnd"/>
      <w:r w:rsidRPr="006B2CD3">
        <w:rPr>
          <w:rFonts w:cs="Times New Roman"/>
          <w:color w:val="FF0000"/>
          <w:szCs w:val="24"/>
        </w:rPr>
        <w:t xml:space="preserve"> :</w:t>
      </w:r>
    </w:p>
    <w:p w14:paraId="6AEB5CF8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kedu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2.2</w:t>
      </w:r>
    </w:p>
    <w:p w14:paraId="625A7F11" w14:textId="77777777" w:rsidR="00397EA5" w:rsidRPr="006B2CD3" w:rsidRDefault="00397EA5" w:rsidP="00397EA5">
      <w:pPr>
        <w:pStyle w:val="ListParagraph"/>
        <w:numPr>
          <w:ilvl w:val="0"/>
          <w:numId w:val="46"/>
        </w:numPr>
        <w:rPr>
          <w:rFonts w:ascii="Times New Roman" w:hAnsi="Times New Roman" w:cs="Times New Roman"/>
          <w:color w:val="FF0000"/>
          <w:sz w:val="24"/>
          <w:szCs w:val="24"/>
        </w:rPr>
      </w:pP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di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bab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 dan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tabel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pertam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aka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Pr="006B2CD3">
        <w:rPr>
          <w:rFonts w:ascii="Times New Roman" w:hAnsi="Times New Roman" w:cs="Times New Roman"/>
          <w:color w:val="FF0000"/>
          <w:sz w:val="24"/>
          <w:szCs w:val="24"/>
        </w:rPr>
        <w:t>menjadi</w:t>
      </w:r>
      <w:proofErr w:type="spellEnd"/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Gambar</w:t>
      </w:r>
      <w:r w:rsidRPr="006B2CD3">
        <w:rPr>
          <w:rFonts w:ascii="Times New Roman" w:hAnsi="Times New Roman" w:cs="Times New Roman"/>
          <w:color w:val="FF0000"/>
          <w:sz w:val="24"/>
          <w:szCs w:val="24"/>
        </w:rPr>
        <w:t xml:space="preserve"> 3.1 </w:t>
      </w:r>
    </w:p>
    <w:p w14:paraId="44C99B72" w14:textId="77777777" w:rsidR="00397EA5" w:rsidRDefault="00397EA5" w:rsidP="00397EA5">
      <w:pPr>
        <w:rPr>
          <w:rFonts w:cs="Times New Roman"/>
          <w:color w:val="FF0000"/>
          <w:szCs w:val="24"/>
        </w:rPr>
      </w:pPr>
      <w:r w:rsidRPr="006B2CD3">
        <w:rPr>
          <w:rFonts w:cs="Times New Roman"/>
          <w:color w:val="FF0000"/>
          <w:szCs w:val="24"/>
        </w:rPr>
        <w:t xml:space="preserve">Lalu di </w:t>
      </w:r>
      <w:proofErr w:type="spellStart"/>
      <w:r w:rsidRPr="006B2CD3">
        <w:rPr>
          <w:rFonts w:cs="Times New Roman"/>
          <w:color w:val="FF0000"/>
          <w:szCs w:val="24"/>
        </w:rPr>
        <w:t>ikuti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proofErr w:type="spellStart"/>
      <w:r w:rsidRPr="006B2CD3">
        <w:rPr>
          <w:rFonts w:cs="Times New Roman"/>
          <w:color w:val="FF0000"/>
          <w:szCs w:val="24"/>
        </w:rPr>
        <w:t>keterangan</w:t>
      </w:r>
      <w:proofErr w:type="spellEnd"/>
      <w:r w:rsidRPr="006B2CD3">
        <w:rPr>
          <w:rFonts w:cs="Times New Roman"/>
          <w:color w:val="FF0000"/>
          <w:szCs w:val="24"/>
        </w:rPr>
        <w:t xml:space="preserve"> </w:t>
      </w:r>
      <w:r>
        <w:rPr>
          <w:rFonts w:cs="Times New Roman"/>
          <w:color w:val="FF0000"/>
          <w:szCs w:val="24"/>
        </w:rPr>
        <w:t xml:space="preserve">Gambar </w:t>
      </w:r>
      <w:proofErr w:type="spellStart"/>
      <w:r>
        <w:rPr>
          <w:rFonts w:cs="Times New Roman"/>
          <w:color w:val="FF0000"/>
          <w:szCs w:val="24"/>
        </w:rPr>
        <w:t>terkait</w:t>
      </w:r>
      <w:proofErr w:type="spellEnd"/>
      <w:r>
        <w:rPr>
          <w:rFonts w:cs="Times New Roman"/>
          <w:color w:val="FF0000"/>
          <w:szCs w:val="24"/>
        </w:rPr>
        <w:t xml:space="preserve"> </w:t>
      </w:r>
      <w:proofErr w:type="spellStart"/>
      <w:r>
        <w:rPr>
          <w:rFonts w:cs="Times New Roman"/>
          <w:color w:val="FF0000"/>
          <w:szCs w:val="24"/>
        </w:rPr>
        <w:t>apa</w:t>
      </w:r>
      <w:proofErr w:type="spellEnd"/>
    </w:p>
    <w:p w14:paraId="678E657B" w14:textId="77777777" w:rsidR="00397EA5" w:rsidRPr="00B40B43" w:rsidRDefault="00397EA5" w:rsidP="00397EA5">
      <w:pPr>
        <w:spacing w:line="259" w:lineRule="auto"/>
        <w:rPr>
          <w:rFonts w:eastAsiaTheme="minorEastAsia" w:cs="Times New Roman"/>
          <w:b/>
          <w:iCs/>
          <w:noProof/>
          <w:sz w:val="28"/>
          <w:szCs w:val="28"/>
          <w:lang w:val="en-ID" w:eastAsia="en-ID"/>
        </w:rPr>
      </w:pPr>
    </w:p>
    <w:p w14:paraId="7A3602CD" w14:textId="09B71EF2" w:rsidR="0000676D" w:rsidRPr="005C7020" w:rsidRDefault="002E24F6" w:rsidP="002E24F6">
      <w:pPr>
        <w:spacing w:line="259" w:lineRule="auto"/>
        <w:jc w:val="center"/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sectPr w:rsidR="0000676D" w:rsidRPr="005C7020" w:rsidSect="007D1C5F">
          <w:headerReference w:type="default" r:id="rId11"/>
          <w:footerReference w:type="default" r:id="rId12"/>
          <w:footerReference w:type="first" r:id="rId13"/>
          <w:pgSz w:w="11907" w:h="16840" w:code="9"/>
          <w:pgMar w:top="1701" w:right="1701" w:bottom="1701" w:left="2268" w:header="709" w:footer="709" w:gutter="0"/>
          <w:pgNumType w:fmt="lowerRoman" w:start="1"/>
          <w:cols w:space="720"/>
          <w:titlePg/>
          <w:docGrid w:linePitch="360"/>
        </w:sectPr>
      </w:pPr>
      <w:r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t>(diuat Secara otomatis seperti daftar isi)</w:t>
      </w:r>
      <w:r w:rsidR="005C7020">
        <w:rPr>
          <w:rFonts w:eastAsiaTheme="minorEastAsia" w:cs="Times New Roman"/>
          <w:b/>
          <w:iCs/>
          <w:noProof/>
          <w:sz w:val="24"/>
          <w:szCs w:val="24"/>
          <w:lang w:val="en-ID" w:eastAsia="en-ID"/>
        </w:rPr>
        <w:br/>
      </w:r>
    </w:p>
    <w:p w14:paraId="4F90789F" w14:textId="2C84CF55" w:rsidR="008F1AD2" w:rsidRPr="00B40B43" w:rsidRDefault="00326BCE" w:rsidP="00B40B43">
      <w:pPr>
        <w:pStyle w:val="Heading1"/>
        <w:spacing w:before="0" w:after="480"/>
        <w:ind w:left="0" w:firstLine="992"/>
        <w:rPr>
          <w:rFonts w:cs="Times New Roman"/>
          <w:szCs w:val="28"/>
        </w:rPr>
      </w:pPr>
      <w:r w:rsidRPr="00B40B43">
        <w:rPr>
          <w:rFonts w:cs="Times New Roman"/>
          <w:szCs w:val="28"/>
        </w:rPr>
        <w:lastRenderedPageBreak/>
        <w:tab/>
      </w:r>
      <w:r w:rsidRPr="00B40B43">
        <w:rPr>
          <w:rFonts w:cs="Times New Roman"/>
          <w:szCs w:val="28"/>
        </w:rPr>
        <w:br/>
      </w:r>
      <w:bookmarkStart w:id="4" w:name="_Toc19199964"/>
      <w:bookmarkStart w:id="5" w:name="_Toc101077594"/>
      <w:bookmarkStart w:id="6" w:name="_Toc184631821"/>
      <w:r w:rsidR="007274E0" w:rsidRPr="00B40B43">
        <w:rPr>
          <w:rFonts w:cs="Times New Roman"/>
          <w:szCs w:val="28"/>
        </w:rPr>
        <w:t>P</w:t>
      </w:r>
      <w:r w:rsidR="00DB0CBE" w:rsidRPr="00B40B43">
        <w:rPr>
          <w:rFonts w:cs="Times New Roman"/>
          <w:szCs w:val="28"/>
        </w:rPr>
        <w:t>ENDAHULUAN</w:t>
      </w:r>
      <w:bookmarkEnd w:id="4"/>
      <w:bookmarkEnd w:id="5"/>
      <w:bookmarkEnd w:id="6"/>
    </w:p>
    <w:p w14:paraId="3B32D2C3" w14:textId="292993D8" w:rsidR="009806D7" w:rsidRPr="00BC7EC9" w:rsidRDefault="00054931" w:rsidP="00722D89">
      <w:pPr>
        <w:pStyle w:val="Heading2"/>
        <w:spacing w:before="0" w:after="120"/>
        <w:ind w:left="709" w:hanging="709"/>
        <w:rPr>
          <w:rFonts w:cs="Times New Roman"/>
          <w:szCs w:val="24"/>
        </w:rPr>
      </w:pPr>
      <w:bookmarkStart w:id="7" w:name="_Toc101077595"/>
      <w:bookmarkStart w:id="8" w:name="_Toc184631822"/>
      <w:proofErr w:type="spellStart"/>
      <w:r w:rsidRPr="00BC7EC9">
        <w:rPr>
          <w:rFonts w:cs="Times New Roman"/>
          <w:szCs w:val="24"/>
        </w:rPr>
        <w:t>Latar</w:t>
      </w:r>
      <w:proofErr w:type="spellEnd"/>
      <w:r w:rsidRPr="00BC7EC9">
        <w:rPr>
          <w:rFonts w:cs="Times New Roman"/>
          <w:szCs w:val="24"/>
        </w:rPr>
        <w:t xml:space="preserve"> </w:t>
      </w:r>
      <w:proofErr w:type="spellStart"/>
      <w:r w:rsidRPr="00BC7EC9">
        <w:rPr>
          <w:rFonts w:cs="Times New Roman"/>
          <w:szCs w:val="24"/>
        </w:rPr>
        <w:t>Belakang</w:t>
      </w:r>
      <w:bookmarkEnd w:id="7"/>
      <w:proofErr w:type="spellEnd"/>
      <w:r w:rsidR="009F01E6" w:rsidRPr="00BC7EC9">
        <w:rPr>
          <w:rFonts w:cs="Times New Roman"/>
          <w:szCs w:val="24"/>
        </w:rPr>
        <w:t xml:space="preserve"> </w:t>
      </w:r>
      <w:bookmarkEnd w:id="8"/>
    </w:p>
    <w:p w14:paraId="0797B156" w14:textId="1F01C004" w:rsidR="00980FEC" w:rsidRDefault="00CD2D1F" w:rsidP="00980FEC">
      <w:pPr>
        <w:spacing w:after="0"/>
        <w:ind w:firstLine="709"/>
        <w:rPr>
          <w:rFonts w:cs="Times New Roman"/>
          <w:sz w:val="24"/>
          <w:szCs w:val="24"/>
        </w:rPr>
      </w:pPr>
      <w:proofErr w:type="spellStart"/>
      <w:r w:rsidRPr="00CD2D1F">
        <w:rPr>
          <w:rFonts w:cs="Times New Roman"/>
          <w:sz w:val="24"/>
          <w:szCs w:val="24"/>
        </w:rPr>
        <w:t>Dalam</w:t>
      </w:r>
      <w:proofErr w:type="spellEnd"/>
      <w:r w:rsidRPr="00CD2D1F">
        <w:rPr>
          <w:rFonts w:cs="Times New Roman"/>
          <w:sz w:val="24"/>
          <w:szCs w:val="24"/>
        </w:rPr>
        <w:t xml:space="preserve"> era digital, </w:t>
      </w:r>
      <w:proofErr w:type="spellStart"/>
      <w:r w:rsidRPr="00CD2D1F">
        <w:rPr>
          <w:rFonts w:cs="Times New Roman"/>
          <w:sz w:val="24"/>
          <w:szCs w:val="24"/>
        </w:rPr>
        <w:t>pengolah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citr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enjadi</w:t>
      </w:r>
      <w:proofErr w:type="spellEnd"/>
      <w:r w:rsidRPr="00CD2D1F">
        <w:rPr>
          <w:rFonts w:cs="Times New Roman"/>
          <w:sz w:val="24"/>
          <w:szCs w:val="24"/>
        </w:rPr>
        <w:t xml:space="preserve"> salah </w:t>
      </w:r>
      <w:proofErr w:type="spellStart"/>
      <w:r w:rsidRPr="00CD2D1F">
        <w:rPr>
          <w:rFonts w:cs="Times New Roman"/>
          <w:sz w:val="24"/>
          <w:szCs w:val="24"/>
        </w:rPr>
        <w:t>satu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cabang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nting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lam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idang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ecerdas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uatan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terutam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lam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nerap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lasifika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gambar</w:t>
      </w:r>
      <w:proofErr w:type="spellEnd"/>
      <w:r w:rsidRPr="00CD2D1F">
        <w:rPr>
          <w:rFonts w:cs="Times New Roman"/>
          <w:sz w:val="24"/>
          <w:szCs w:val="24"/>
        </w:rPr>
        <w:t xml:space="preserve">. Salah </w:t>
      </w:r>
      <w:proofErr w:type="spellStart"/>
      <w:r w:rsidRPr="00CD2D1F">
        <w:rPr>
          <w:rFonts w:cs="Times New Roman"/>
          <w:sz w:val="24"/>
          <w:szCs w:val="24"/>
        </w:rPr>
        <w:t>satu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aplikasiny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adalah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lasifika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akanan</w:t>
      </w:r>
      <w:proofErr w:type="spellEnd"/>
      <w:r w:rsidRPr="00CD2D1F">
        <w:rPr>
          <w:rFonts w:cs="Times New Roman"/>
          <w:sz w:val="24"/>
          <w:szCs w:val="24"/>
        </w:rPr>
        <w:t xml:space="preserve">, yang sangat </w:t>
      </w:r>
      <w:proofErr w:type="spellStart"/>
      <w:r w:rsidRPr="00CD2D1F">
        <w:rPr>
          <w:rFonts w:cs="Times New Roman"/>
          <w:sz w:val="24"/>
          <w:szCs w:val="24"/>
        </w:rPr>
        <w:t>bergun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untuk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sistem</w:t>
      </w:r>
      <w:proofErr w:type="spellEnd"/>
      <w:r w:rsidRPr="00CD2D1F">
        <w:rPr>
          <w:rFonts w:cs="Times New Roman"/>
          <w:sz w:val="24"/>
          <w:szCs w:val="24"/>
        </w:rPr>
        <w:t xml:space="preserve"> diet </w:t>
      </w:r>
      <w:proofErr w:type="spellStart"/>
      <w:r w:rsidRPr="00CD2D1F">
        <w:rPr>
          <w:rFonts w:cs="Times New Roman"/>
          <w:sz w:val="24"/>
          <w:szCs w:val="24"/>
        </w:rPr>
        <w:t>otomatis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sistem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asir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restor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erbasis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amera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hingg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ngenalan</w:t>
      </w:r>
      <w:proofErr w:type="spellEnd"/>
      <w:r w:rsidRPr="00CD2D1F">
        <w:rPr>
          <w:rFonts w:cs="Times New Roman"/>
          <w:sz w:val="24"/>
          <w:szCs w:val="24"/>
        </w:rPr>
        <w:t xml:space="preserve"> visual di platform media </w:t>
      </w:r>
      <w:proofErr w:type="spellStart"/>
      <w:r w:rsidRPr="00CD2D1F">
        <w:rPr>
          <w:rFonts w:cs="Times New Roman"/>
          <w:sz w:val="24"/>
          <w:szCs w:val="24"/>
        </w:rPr>
        <w:t>sosial</w:t>
      </w:r>
      <w:proofErr w:type="spellEnd"/>
      <w:r w:rsidRPr="00CD2D1F">
        <w:rPr>
          <w:rFonts w:cs="Times New Roman"/>
          <w:sz w:val="24"/>
          <w:szCs w:val="24"/>
        </w:rPr>
        <w:t>.</w:t>
      </w:r>
    </w:p>
    <w:p w14:paraId="21301639" w14:textId="29A31DD1" w:rsidR="00CD2D1F" w:rsidRDefault="00CD2D1F" w:rsidP="00980FEC">
      <w:pPr>
        <w:spacing w:after="0"/>
        <w:ind w:firstLine="709"/>
        <w:rPr>
          <w:rFonts w:cs="Times New Roman"/>
          <w:sz w:val="24"/>
          <w:szCs w:val="24"/>
        </w:rPr>
      </w:pPr>
      <w:proofErr w:type="spellStart"/>
      <w:r w:rsidRPr="00CD2D1F">
        <w:rPr>
          <w:rFonts w:cs="Times New Roman"/>
          <w:sz w:val="24"/>
          <w:szCs w:val="24"/>
        </w:rPr>
        <w:t>Pengolahan</w:t>
      </w:r>
      <w:proofErr w:type="spellEnd"/>
      <w:r w:rsidRPr="00CD2D1F">
        <w:rPr>
          <w:rFonts w:cs="Times New Roman"/>
          <w:sz w:val="24"/>
          <w:szCs w:val="24"/>
        </w:rPr>
        <w:t xml:space="preserve"> data </w:t>
      </w:r>
      <w:proofErr w:type="spellStart"/>
      <w:r w:rsidRPr="00CD2D1F">
        <w:rPr>
          <w:rFonts w:cs="Times New Roman"/>
          <w:sz w:val="24"/>
          <w:szCs w:val="24"/>
        </w:rPr>
        <w:t>gambar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lam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skal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esar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seperti</w:t>
      </w:r>
      <w:proofErr w:type="spellEnd"/>
      <w:r w:rsidRPr="00CD2D1F">
        <w:rPr>
          <w:rFonts w:cs="Times New Roman"/>
          <w:sz w:val="24"/>
          <w:szCs w:val="24"/>
        </w:rPr>
        <w:t xml:space="preserve"> pada </w:t>
      </w:r>
      <w:proofErr w:type="spellStart"/>
      <w:r w:rsidRPr="00CD2D1F">
        <w:rPr>
          <w:rFonts w:cs="Times New Roman"/>
          <w:sz w:val="24"/>
          <w:szCs w:val="24"/>
        </w:rPr>
        <w:t>proyek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ini</w:t>
      </w:r>
      <w:proofErr w:type="spellEnd"/>
      <w:r w:rsidRPr="00CD2D1F">
        <w:rPr>
          <w:rFonts w:cs="Times New Roman"/>
          <w:sz w:val="24"/>
          <w:szCs w:val="24"/>
        </w:rPr>
        <w:t xml:space="preserve"> sangat </w:t>
      </w:r>
      <w:proofErr w:type="spellStart"/>
      <w:r w:rsidRPr="00CD2D1F">
        <w:rPr>
          <w:rFonts w:cs="Times New Roman"/>
          <w:sz w:val="24"/>
          <w:szCs w:val="24"/>
        </w:rPr>
        <w:t>relev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eng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at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uliah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Analisis</w:t>
      </w:r>
      <w:proofErr w:type="spellEnd"/>
      <w:r w:rsidRPr="00CD2D1F">
        <w:rPr>
          <w:rFonts w:cs="Times New Roman"/>
          <w:sz w:val="24"/>
          <w:szCs w:val="24"/>
        </w:rPr>
        <w:t xml:space="preserve"> Big Data, </w:t>
      </w:r>
      <w:proofErr w:type="spellStart"/>
      <w:r w:rsidRPr="00CD2D1F">
        <w:rPr>
          <w:rFonts w:cs="Times New Roman"/>
          <w:sz w:val="24"/>
          <w:szCs w:val="24"/>
        </w:rPr>
        <w:t>karen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encakup</w:t>
      </w:r>
      <w:proofErr w:type="spellEnd"/>
      <w:r w:rsidRPr="00CD2D1F">
        <w:rPr>
          <w:rFonts w:cs="Times New Roman"/>
          <w:sz w:val="24"/>
          <w:szCs w:val="24"/>
        </w:rPr>
        <w:t xml:space="preserve"> proses </w:t>
      </w:r>
      <w:proofErr w:type="spellStart"/>
      <w:r w:rsidRPr="00CD2D1F">
        <w:rPr>
          <w:rFonts w:cs="Times New Roman"/>
          <w:sz w:val="24"/>
          <w:szCs w:val="24"/>
        </w:rPr>
        <w:t>ekstrak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informa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ri</w:t>
      </w:r>
      <w:proofErr w:type="spellEnd"/>
      <w:r w:rsidRPr="00CD2D1F">
        <w:rPr>
          <w:rFonts w:cs="Times New Roman"/>
          <w:sz w:val="24"/>
          <w:szCs w:val="24"/>
        </w:rPr>
        <w:t xml:space="preserve"> dataset </w:t>
      </w:r>
      <w:proofErr w:type="spellStart"/>
      <w:r w:rsidRPr="00CD2D1F">
        <w:rPr>
          <w:rFonts w:cs="Times New Roman"/>
          <w:sz w:val="24"/>
          <w:szCs w:val="24"/>
        </w:rPr>
        <w:t>besar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penerap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teknik</w:t>
      </w:r>
      <w:proofErr w:type="spellEnd"/>
      <w:r w:rsidRPr="00CD2D1F">
        <w:rPr>
          <w:rFonts w:cs="Times New Roman"/>
          <w:sz w:val="24"/>
          <w:szCs w:val="24"/>
        </w:rPr>
        <w:t xml:space="preserve"> deep learning, </w:t>
      </w:r>
      <w:proofErr w:type="spellStart"/>
      <w:r w:rsidRPr="00CD2D1F">
        <w:rPr>
          <w:rFonts w:cs="Times New Roman"/>
          <w:sz w:val="24"/>
          <w:szCs w:val="24"/>
        </w:rPr>
        <w:t>sert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evalua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rforma</w:t>
      </w:r>
      <w:proofErr w:type="spellEnd"/>
      <w:r w:rsidRPr="00CD2D1F">
        <w:rPr>
          <w:rFonts w:cs="Times New Roman"/>
          <w:sz w:val="24"/>
          <w:szCs w:val="24"/>
        </w:rPr>
        <w:t xml:space="preserve"> model </w:t>
      </w:r>
      <w:proofErr w:type="spellStart"/>
      <w:r w:rsidRPr="00CD2D1F">
        <w:rPr>
          <w:rFonts w:cs="Times New Roman"/>
          <w:sz w:val="24"/>
          <w:szCs w:val="24"/>
        </w:rPr>
        <w:t>secar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sistematis</w:t>
      </w:r>
      <w:proofErr w:type="spellEnd"/>
      <w:r w:rsidRPr="00CD2D1F">
        <w:rPr>
          <w:rFonts w:cs="Times New Roman"/>
          <w:sz w:val="24"/>
          <w:szCs w:val="24"/>
        </w:rPr>
        <w:t xml:space="preserve">. Mata </w:t>
      </w:r>
      <w:proofErr w:type="spellStart"/>
      <w:r w:rsidRPr="00CD2D1F">
        <w:rPr>
          <w:rFonts w:cs="Times New Roman"/>
          <w:sz w:val="24"/>
          <w:szCs w:val="24"/>
        </w:rPr>
        <w:t>kuliah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in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enekank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ntingny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teknik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ngolahan</w:t>
      </w:r>
      <w:proofErr w:type="spellEnd"/>
      <w:r w:rsidRPr="00CD2D1F">
        <w:rPr>
          <w:rFonts w:cs="Times New Roman"/>
          <w:sz w:val="24"/>
          <w:szCs w:val="24"/>
        </w:rPr>
        <w:t xml:space="preserve"> data </w:t>
      </w:r>
      <w:proofErr w:type="spellStart"/>
      <w:r w:rsidRPr="00CD2D1F">
        <w:rPr>
          <w:rFonts w:cs="Times New Roman"/>
          <w:sz w:val="24"/>
          <w:szCs w:val="24"/>
        </w:rPr>
        <w:t>berukur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esar</w:t>
      </w:r>
      <w:proofErr w:type="spellEnd"/>
      <w:r w:rsidRPr="00CD2D1F">
        <w:rPr>
          <w:rFonts w:cs="Times New Roman"/>
          <w:sz w:val="24"/>
          <w:szCs w:val="24"/>
        </w:rPr>
        <w:t xml:space="preserve"> dan </w:t>
      </w:r>
      <w:proofErr w:type="spellStart"/>
      <w:r w:rsidRPr="00CD2D1F">
        <w:rPr>
          <w:rFonts w:cs="Times New Roman"/>
          <w:sz w:val="24"/>
          <w:szCs w:val="24"/>
        </w:rPr>
        <w:t>kompleks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sert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enerapan</w:t>
      </w:r>
      <w:proofErr w:type="spellEnd"/>
      <w:r w:rsidRPr="00CD2D1F">
        <w:rPr>
          <w:rFonts w:cs="Times New Roman"/>
          <w:sz w:val="24"/>
          <w:szCs w:val="24"/>
        </w:rPr>
        <w:t xml:space="preserve"> model </w:t>
      </w:r>
      <w:proofErr w:type="spellStart"/>
      <w:r w:rsidRPr="00CD2D1F">
        <w:rPr>
          <w:rFonts w:cs="Times New Roman"/>
          <w:sz w:val="24"/>
          <w:szCs w:val="24"/>
        </w:rPr>
        <w:t>prediktif</w:t>
      </w:r>
      <w:proofErr w:type="spellEnd"/>
      <w:r w:rsidRPr="00CD2D1F">
        <w:rPr>
          <w:rFonts w:cs="Times New Roman"/>
          <w:sz w:val="24"/>
          <w:szCs w:val="24"/>
        </w:rPr>
        <w:t xml:space="preserve"> yang </w:t>
      </w:r>
      <w:proofErr w:type="spellStart"/>
      <w:r w:rsidRPr="00CD2D1F">
        <w:rPr>
          <w:rFonts w:cs="Times New Roman"/>
          <w:sz w:val="24"/>
          <w:szCs w:val="24"/>
        </w:rPr>
        <w:t>efisien</w:t>
      </w:r>
      <w:proofErr w:type="spellEnd"/>
      <w:r w:rsidRPr="00CD2D1F">
        <w:rPr>
          <w:rFonts w:cs="Times New Roman"/>
          <w:sz w:val="24"/>
          <w:szCs w:val="24"/>
        </w:rPr>
        <w:t xml:space="preserve"> dan </w:t>
      </w:r>
      <w:proofErr w:type="spellStart"/>
      <w:r w:rsidRPr="00CD2D1F">
        <w:rPr>
          <w:rFonts w:cs="Times New Roman"/>
          <w:sz w:val="24"/>
          <w:szCs w:val="24"/>
        </w:rPr>
        <w:t>akurat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sebagaimana</w:t>
      </w:r>
      <w:proofErr w:type="spellEnd"/>
      <w:r w:rsidRPr="00CD2D1F">
        <w:rPr>
          <w:rFonts w:cs="Times New Roman"/>
          <w:sz w:val="24"/>
          <w:szCs w:val="24"/>
        </w:rPr>
        <w:t xml:space="preserve"> yang </w:t>
      </w:r>
      <w:proofErr w:type="spellStart"/>
      <w:r w:rsidRPr="00CD2D1F">
        <w:rPr>
          <w:rFonts w:cs="Times New Roman"/>
          <w:sz w:val="24"/>
          <w:szCs w:val="24"/>
        </w:rPr>
        <w:t>dilakuk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lam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royek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lasifika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akan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ini</w:t>
      </w:r>
      <w:proofErr w:type="spellEnd"/>
      <w:r w:rsidRPr="00CD2D1F">
        <w:rPr>
          <w:rFonts w:cs="Times New Roman"/>
          <w:sz w:val="24"/>
          <w:szCs w:val="24"/>
        </w:rPr>
        <w:t>.</w:t>
      </w:r>
    </w:p>
    <w:p w14:paraId="71BB9E82" w14:textId="26C2EF73" w:rsidR="00CD2D1F" w:rsidRDefault="00CD2D1F" w:rsidP="00980FEC">
      <w:pPr>
        <w:spacing w:after="0"/>
        <w:ind w:firstLine="709"/>
        <w:rPr>
          <w:rFonts w:cs="Times New Roman"/>
          <w:sz w:val="24"/>
          <w:szCs w:val="24"/>
        </w:rPr>
      </w:pPr>
      <w:r w:rsidRPr="00CD2D1F">
        <w:rPr>
          <w:rFonts w:cs="Times New Roman"/>
          <w:sz w:val="24"/>
          <w:szCs w:val="24"/>
        </w:rPr>
        <w:t xml:space="preserve">Dataset yang </w:t>
      </w:r>
      <w:proofErr w:type="spellStart"/>
      <w:r w:rsidRPr="00CD2D1F">
        <w:rPr>
          <w:rFonts w:cs="Times New Roman"/>
          <w:sz w:val="24"/>
          <w:szCs w:val="24"/>
        </w:rPr>
        <w:t>digunak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lam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proyek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in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adalah</w:t>
      </w:r>
      <w:proofErr w:type="spellEnd"/>
      <w:r w:rsidRPr="00CD2D1F">
        <w:rPr>
          <w:rFonts w:cs="Times New Roman"/>
          <w:sz w:val="24"/>
          <w:szCs w:val="24"/>
        </w:rPr>
        <w:t xml:space="preserve"> "Dataset Food Classification" yang </w:t>
      </w:r>
      <w:proofErr w:type="spellStart"/>
      <w:r w:rsidRPr="00CD2D1F">
        <w:rPr>
          <w:rFonts w:cs="Times New Roman"/>
          <w:sz w:val="24"/>
          <w:szCs w:val="24"/>
        </w:rPr>
        <w:t>bersumber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ari</w:t>
      </w:r>
      <w:proofErr w:type="spellEnd"/>
      <w:r w:rsidRPr="00CD2D1F">
        <w:rPr>
          <w:rFonts w:cs="Times New Roman"/>
          <w:sz w:val="24"/>
          <w:szCs w:val="24"/>
        </w:rPr>
        <w:t xml:space="preserve"> situs Kaggle (https://www.kaggle.com/datasets/rizkyyk/dataset-food-classification). Dataset </w:t>
      </w:r>
      <w:proofErr w:type="spellStart"/>
      <w:r w:rsidRPr="00CD2D1F">
        <w:rPr>
          <w:rFonts w:cs="Times New Roman"/>
          <w:sz w:val="24"/>
          <w:szCs w:val="24"/>
        </w:rPr>
        <w:t>in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eris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gambar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erbaga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jenis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akan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has</w:t>
      </w:r>
      <w:proofErr w:type="spellEnd"/>
      <w:r w:rsidRPr="00CD2D1F">
        <w:rPr>
          <w:rFonts w:cs="Times New Roman"/>
          <w:sz w:val="24"/>
          <w:szCs w:val="24"/>
        </w:rPr>
        <w:t xml:space="preserve"> Indonesia, </w:t>
      </w:r>
      <w:proofErr w:type="spellStart"/>
      <w:r w:rsidRPr="00CD2D1F">
        <w:rPr>
          <w:rFonts w:cs="Times New Roman"/>
          <w:sz w:val="24"/>
          <w:szCs w:val="24"/>
        </w:rPr>
        <w:t>sepert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akso</w:t>
      </w:r>
      <w:proofErr w:type="spellEnd"/>
      <w:r w:rsidRPr="00CD2D1F">
        <w:rPr>
          <w:rFonts w:cs="Times New Roman"/>
          <w:sz w:val="24"/>
          <w:szCs w:val="24"/>
        </w:rPr>
        <w:t xml:space="preserve">, sate, nasi goreng, </w:t>
      </w:r>
      <w:proofErr w:type="spellStart"/>
      <w:r w:rsidRPr="00CD2D1F">
        <w:rPr>
          <w:rFonts w:cs="Times New Roman"/>
          <w:sz w:val="24"/>
          <w:szCs w:val="24"/>
        </w:rPr>
        <w:t>ayam</w:t>
      </w:r>
      <w:proofErr w:type="spellEnd"/>
      <w:r w:rsidRPr="00CD2D1F">
        <w:rPr>
          <w:rFonts w:cs="Times New Roman"/>
          <w:sz w:val="24"/>
          <w:szCs w:val="24"/>
        </w:rPr>
        <w:t xml:space="preserve"> goreng, dan lain-lain. Dataset </w:t>
      </w:r>
      <w:proofErr w:type="spellStart"/>
      <w:r w:rsidRPr="00CD2D1F">
        <w:rPr>
          <w:rFonts w:cs="Times New Roman"/>
          <w:sz w:val="24"/>
          <w:szCs w:val="24"/>
        </w:rPr>
        <w:t>dibag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enjad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dua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bagi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utama</w:t>
      </w:r>
      <w:proofErr w:type="spellEnd"/>
      <w:r w:rsidRPr="00CD2D1F">
        <w:rPr>
          <w:rFonts w:cs="Times New Roman"/>
          <w:sz w:val="24"/>
          <w:szCs w:val="24"/>
        </w:rPr>
        <w:t xml:space="preserve">, </w:t>
      </w:r>
      <w:proofErr w:type="spellStart"/>
      <w:r w:rsidRPr="00CD2D1F">
        <w:rPr>
          <w:rFonts w:cs="Times New Roman"/>
          <w:sz w:val="24"/>
          <w:szCs w:val="24"/>
        </w:rPr>
        <w:t>yaitu</w:t>
      </w:r>
      <w:proofErr w:type="spellEnd"/>
      <w:r w:rsidRPr="00CD2D1F">
        <w:rPr>
          <w:rFonts w:cs="Times New Roman"/>
          <w:sz w:val="24"/>
          <w:szCs w:val="24"/>
        </w:rPr>
        <w:t xml:space="preserve"> train dan test, </w:t>
      </w:r>
      <w:proofErr w:type="spellStart"/>
      <w:r w:rsidRPr="00CD2D1F">
        <w:rPr>
          <w:rFonts w:cs="Times New Roman"/>
          <w:sz w:val="24"/>
          <w:szCs w:val="24"/>
        </w:rPr>
        <w:t>deng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struktur</w:t>
      </w:r>
      <w:proofErr w:type="spellEnd"/>
      <w:r w:rsidRPr="00CD2D1F">
        <w:rPr>
          <w:rFonts w:cs="Times New Roman"/>
          <w:sz w:val="24"/>
          <w:szCs w:val="24"/>
        </w:rPr>
        <w:t xml:space="preserve"> folder </w:t>
      </w:r>
      <w:proofErr w:type="spellStart"/>
      <w:r w:rsidRPr="00CD2D1F">
        <w:rPr>
          <w:rFonts w:cs="Times New Roman"/>
          <w:sz w:val="24"/>
          <w:szCs w:val="24"/>
        </w:rPr>
        <w:t>berdasarkan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kategori</w:t>
      </w:r>
      <w:proofErr w:type="spellEnd"/>
      <w:r w:rsidRPr="00CD2D1F">
        <w:rPr>
          <w:rFonts w:cs="Times New Roman"/>
          <w:sz w:val="24"/>
          <w:szCs w:val="24"/>
        </w:rPr>
        <w:t xml:space="preserve"> </w:t>
      </w:r>
      <w:proofErr w:type="spellStart"/>
      <w:r w:rsidRPr="00CD2D1F">
        <w:rPr>
          <w:rFonts w:cs="Times New Roman"/>
          <w:sz w:val="24"/>
          <w:szCs w:val="24"/>
        </w:rPr>
        <w:t>makanan</w:t>
      </w:r>
      <w:proofErr w:type="spellEnd"/>
      <w:r w:rsidRPr="00CD2D1F">
        <w:rPr>
          <w:rFonts w:cs="Times New Roman"/>
          <w:sz w:val="24"/>
          <w:szCs w:val="24"/>
        </w:rPr>
        <w:t>.</w:t>
      </w:r>
    </w:p>
    <w:p w14:paraId="1F68D8E2" w14:textId="77777777" w:rsidR="00CD2D1F" w:rsidRPr="00BC7EC9" w:rsidRDefault="00CD2D1F" w:rsidP="00980FEC">
      <w:pPr>
        <w:spacing w:after="0"/>
        <w:ind w:firstLine="709"/>
        <w:rPr>
          <w:rFonts w:cs="Times New Roman"/>
          <w:sz w:val="24"/>
          <w:szCs w:val="24"/>
        </w:rPr>
      </w:pPr>
    </w:p>
    <w:p w14:paraId="66650D1E" w14:textId="77777777" w:rsidR="009F01E6" w:rsidRPr="00BC7EC9" w:rsidRDefault="009F01E6" w:rsidP="00722D89">
      <w:pPr>
        <w:pStyle w:val="Heading2"/>
        <w:spacing w:before="0"/>
        <w:ind w:left="709" w:hanging="709"/>
        <w:rPr>
          <w:rFonts w:cs="Times New Roman"/>
          <w:szCs w:val="24"/>
        </w:rPr>
      </w:pPr>
      <w:bookmarkStart w:id="9" w:name="_Toc184631823"/>
      <w:bookmarkStart w:id="10" w:name="_Toc13589926"/>
      <w:bookmarkStart w:id="11" w:name="_Toc101077596"/>
      <w:proofErr w:type="spellStart"/>
      <w:r w:rsidRPr="00BC7EC9">
        <w:rPr>
          <w:rFonts w:cs="Times New Roman"/>
          <w:szCs w:val="24"/>
        </w:rPr>
        <w:t>Permasalahan</w:t>
      </w:r>
      <w:proofErr w:type="spellEnd"/>
      <w:r w:rsidRPr="00BC7EC9">
        <w:rPr>
          <w:rFonts w:cs="Times New Roman"/>
          <w:szCs w:val="24"/>
        </w:rPr>
        <w:t xml:space="preserve"> </w:t>
      </w:r>
      <w:proofErr w:type="spellStart"/>
      <w:r w:rsidRPr="00BC7EC9">
        <w:rPr>
          <w:rFonts w:cs="Times New Roman"/>
          <w:szCs w:val="24"/>
        </w:rPr>
        <w:t>Penelitian</w:t>
      </w:r>
      <w:bookmarkEnd w:id="9"/>
      <w:proofErr w:type="spellEnd"/>
      <w:r w:rsidRPr="00BC7EC9">
        <w:rPr>
          <w:rFonts w:cs="Times New Roman"/>
          <w:szCs w:val="24"/>
        </w:rPr>
        <w:t xml:space="preserve"> </w:t>
      </w:r>
    </w:p>
    <w:p w14:paraId="53840A53" w14:textId="67F96A04" w:rsidR="008F1AD2" w:rsidRPr="00BC7EC9" w:rsidRDefault="0040177A" w:rsidP="00722D89">
      <w:pPr>
        <w:pStyle w:val="Heading3"/>
        <w:spacing w:before="0" w:after="120"/>
        <w:ind w:left="709"/>
        <w:rPr>
          <w:rFonts w:cs="Times New Roman"/>
        </w:rPr>
      </w:pPr>
      <w:bookmarkStart w:id="12" w:name="_Toc184631824"/>
      <w:proofErr w:type="spellStart"/>
      <w:r w:rsidRPr="00BC7EC9">
        <w:rPr>
          <w:rFonts w:cs="Times New Roman"/>
        </w:rPr>
        <w:t>Identifikasi</w:t>
      </w:r>
      <w:proofErr w:type="spellEnd"/>
      <w:r w:rsidRPr="00BC7EC9">
        <w:rPr>
          <w:rFonts w:cs="Times New Roman"/>
        </w:rPr>
        <w:t xml:space="preserve"> </w:t>
      </w:r>
      <w:proofErr w:type="spellStart"/>
      <w:r w:rsidRPr="00BC7EC9">
        <w:rPr>
          <w:rFonts w:cs="Times New Roman"/>
        </w:rPr>
        <w:t>Masalah</w:t>
      </w:r>
      <w:bookmarkEnd w:id="10"/>
      <w:bookmarkEnd w:id="11"/>
      <w:bookmarkEnd w:id="12"/>
      <w:proofErr w:type="spellEnd"/>
    </w:p>
    <w:p w14:paraId="62B6550A" w14:textId="77777777" w:rsidR="00722D89" w:rsidRPr="00722D89" w:rsidRDefault="00722D89" w:rsidP="00722D89">
      <w:pPr>
        <w:spacing w:after="0"/>
        <w:ind w:left="709"/>
        <w:rPr>
          <w:rFonts w:cs="Times New Roman"/>
          <w:sz w:val="24"/>
          <w:szCs w:val="24"/>
          <w:lang w:val="id-ID"/>
        </w:rPr>
      </w:pPr>
      <w:bookmarkStart w:id="13" w:name="_Toc101077598"/>
      <w:bookmarkStart w:id="14" w:name="_Toc184631825"/>
      <w:proofErr w:type="spellStart"/>
      <w:r w:rsidRPr="00722D89">
        <w:rPr>
          <w:rFonts w:cs="Times New Roman"/>
          <w:sz w:val="24"/>
          <w:szCs w:val="24"/>
        </w:rPr>
        <w:t>Berdasark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latar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belakang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masalah</w:t>
      </w:r>
      <w:proofErr w:type="spellEnd"/>
      <w:r w:rsidRPr="00722D89">
        <w:rPr>
          <w:rFonts w:cs="Times New Roman"/>
          <w:sz w:val="24"/>
          <w:szCs w:val="24"/>
        </w:rPr>
        <w:t xml:space="preserve"> di </w:t>
      </w:r>
      <w:proofErr w:type="spellStart"/>
      <w:r w:rsidRPr="00722D89">
        <w:rPr>
          <w:rFonts w:cs="Times New Roman"/>
          <w:sz w:val="24"/>
          <w:szCs w:val="24"/>
        </w:rPr>
        <w:t>atas</w:t>
      </w:r>
      <w:proofErr w:type="spellEnd"/>
      <w:r w:rsidRPr="00722D89">
        <w:rPr>
          <w:rFonts w:cs="Times New Roman"/>
          <w:sz w:val="24"/>
          <w:szCs w:val="24"/>
        </w:rPr>
        <w:t xml:space="preserve">, </w:t>
      </w:r>
      <w:proofErr w:type="spellStart"/>
      <w:r w:rsidRPr="00722D89">
        <w:rPr>
          <w:rFonts w:cs="Times New Roman"/>
          <w:sz w:val="24"/>
          <w:szCs w:val="24"/>
        </w:rPr>
        <w:t>identifikas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masalah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dalam</w:t>
      </w:r>
      <w:proofErr w:type="spellEnd"/>
    </w:p>
    <w:p w14:paraId="07E95D64" w14:textId="77777777" w:rsidR="00722D89" w:rsidRPr="00722D89" w:rsidRDefault="00722D89" w:rsidP="00722D89">
      <w:pPr>
        <w:spacing w:after="0"/>
        <w:rPr>
          <w:rFonts w:cs="Times New Roman"/>
          <w:sz w:val="24"/>
          <w:szCs w:val="24"/>
        </w:rPr>
      </w:pPr>
      <w:proofErr w:type="spellStart"/>
      <w:r w:rsidRPr="00722D89">
        <w:rPr>
          <w:rFonts w:cs="Times New Roman"/>
          <w:sz w:val="24"/>
          <w:szCs w:val="24"/>
        </w:rPr>
        <w:t>peneliti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in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adalah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sebaga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berikut</w:t>
      </w:r>
      <w:proofErr w:type="spellEnd"/>
      <w:r w:rsidRPr="00722D89">
        <w:rPr>
          <w:rFonts w:cs="Times New Roman"/>
          <w:sz w:val="24"/>
          <w:szCs w:val="24"/>
        </w:rPr>
        <w:t>:</w:t>
      </w:r>
    </w:p>
    <w:p w14:paraId="1EB0895E" w14:textId="77777777" w:rsidR="00722D89" w:rsidRPr="00722D89" w:rsidRDefault="00722D89" w:rsidP="00722D89">
      <w:pPr>
        <w:pStyle w:val="ListParagraph"/>
        <w:numPr>
          <w:ilvl w:val="0"/>
          <w:numId w:val="4"/>
        </w:numPr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2D89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data.</w:t>
      </w:r>
    </w:p>
    <w:p w14:paraId="75928BEC" w14:textId="77777777" w:rsidR="00722D89" w:rsidRPr="00722D89" w:rsidRDefault="00722D89" w:rsidP="00722D89">
      <w:pPr>
        <w:pStyle w:val="ListParagraph"/>
        <w:numPr>
          <w:ilvl w:val="0"/>
          <w:numId w:val="4"/>
        </w:numPr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2D89">
        <w:rPr>
          <w:rFonts w:ascii="Times New Roman" w:hAnsi="Times New Roman" w:cs="Times New Roman"/>
          <w:sz w:val="24"/>
          <w:szCs w:val="24"/>
        </w:rPr>
        <w:t>Banyaknya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>.</w:t>
      </w:r>
    </w:p>
    <w:p w14:paraId="120EE675" w14:textId="77777777" w:rsidR="00722D89" w:rsidRPr="00722D89" w:rsidRDefault="00722D89" w:rsidP="00722D89">
      <w:pPr>
        <w:pStyle w:val="ListParagraph"/>
        <w:numPr>
          <w:ilvl w:val="0"/>
          <w:numId w:val="4"/>
        </w:numPr>
        <w:spacing w:after="0" w:line="360" w:lineRule="auto"/>
        <w:ind w:left="993" w:hanging="34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2D89">
        <w:rPr>
          <w:rFonts w:ascii="Times New Roman" w:hAnsi="Times New Roman" w:cs="Times New Roman"/>
          <w:sz w:val="24"/>
          <w:szCs w:val="24"/>
        </w:rPr>
        <w:t>Mengukur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>.</w:t>
      </w:r>
    </w:p>
    <w:p w14:paraId="60ABC495" w14:textId="38A17D2B" w:rsidR="00722D89" w:rsidRDefault="00722D89" w:rsidP="00722D89">
      <w:pPr>
        <w:spacing w:after="0"/>
        <w:ind w:left="644"/>
        <w:rPr>
          <w:rFonts w:cs="Times New Roman"/>
          <w:sz w:val="24"/>
          <w:szCs w:val="24"/>
        </w:rPr>
      </w:pPr>
      <w:r w:rsidRPr="00722D89">
        <w:rPr>
          <w:rFonts w:cs="Times New Roman"/>
          <w:sz w:val="24"/>
          <w:szCs w:val="24"/>
        </w:rPr>
        <w:t>(</w:t>
      </w:r>
      <w:proofErr w:type="spellStart"/>
      <w:r w:rsidRPr="00722D89">
        <w:rPr>
          <w:rFonts w:cs="Times New Roman"/>
          <w:sz w:val="24"/>
          <w:szCs w:val="24"/>
        </w:rPr>
        <w:t>identifikas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in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sesuaik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deng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fokus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atau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substans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peneliti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mahasiswa</w:t>
      </w:r>
      <w:proofErr w:type="spellEnd"/>
      <w:r w:rsidRPr="00722D89">
        <w:rPr>
          <w:rFonts w:cs="Times New Roman"/>
          <w:sz w:val="24"/>
          <w:szCs w:val="24"/>
        </w:rPr>
        <w:t>)</w:t>
      </w:r>
    </w:p>
    <w:p w14:paraId="264BA9D2" w14:textId="77777777" w:rsidR="00722D89" w:rsidRPr="00722D89" w:rsidRDefault="00722D89" w:rsidP="00722D89">
      <w:pPr>
        <w:spacing w:after="0"/>
        <w:ind w:left="644"/>
        <w:rPr>
          <w:rFonts w:cs="Times New Roman"/>
          <w:sz w:val="24"/>
          <w:szCs w:val="24"/>
        </w:rPr>
      </w:pPr>
    </w:p>
    <w:p w14:paraId="3F35D1AD" w14:textId="1FAAE19C" w:rsidR="008F1AD2" w:rsidRPr="00BC7EC9" w:rsidRDefault="009F01E6" w:rsidP="00722D89">
      <w:pPr>
        <w:pStyle w:val="Heading3"/>
        <w:spacing w:before="0" w:after="120"/>
        <w:ind w:left="709"/>
        <w:rPr>
          <w:rFonts w:cs="Times New Roman"/>
        </w:rPr>
      </w:pPr>
      <w:r w:rsidRPr="00BC7EC9">
        <w:rPr>
          <w:rFonts w:cs="Times New Roman"/>
        </w:rPr>
        <w:t xml:space="preserve">Ruang </w:t>
      </w:r>
      <w:proofErr w:type="spellStart"/>
      <w:r w:rsidRPr="00BC7EC9">
        <w:rPr>
          <w:rFonts w:cs="Times New Roman"/>
        </w:rPr>
        <w:t>Lingkup</w:t>
      </w:r>
      <w:proofErr w:type="spellEnd"/>
      <w:r w:rsidRPr="00BC7EC9">
        <w:rPr>
          <w:rFonts w:cs="Times New Roman"/>
        </w:rPr>
        <w:t xml:space="preserve"> </w:t>
      </w:r>
      <w:proofErr w:type="spellStart"/>
      <w:r w:rsidR="0040177A" w:rsidRPr="00BC7EC9">
        <w:rPr>
          <w:rFonts w:cs="Times New Roman"/>
        </w:rPr>
        <w:t>Masalah</w:t>
      </w:r>
      <w:bookmarkEnd w:id="13"/>
      <w:bookmarkEnd w:id="14"/>
      <w:proofErr w:type="spellEnd"/>
      <w:r w:rsidR="00AF2D25" w:rsidRPr="00BC7EC9">
        <w:rPr>
          <w:rFonts w:cs="Times New Roman"/>
        </w:rPr>
        <w:t xml:space="preserve"> </w:t>
      </w:r>
    </w:p>
    <w:p w14:paraId="6D6B3C76" w14:textId="77777777" w:rsidR="0040177A" w:rsidRPr="00BC7EC9" w:rsidRDefault="0040177A" w:rsidP="00980FEC">
      <w:pPr>
        <w:spacing w:after="0"/>
        <w:ind w:firstLine="709"/>
        <w:rPr>
          <w:rFonts w:cs="Times New Roman"/>
          <w:sz w:val="24"/>
          <w:szCs w:val="24"/>
          <w:bdr w:val="none" w:sz="0" w:space="0" w:color="auto" w:frame="1"/>
        </w:rPr>
      </w:pPr>
      <w:proofErr w:type="spellStart"/>
      <w:r w:rsidRPr="00BC7EC9">
        <w:rPr>
          <w:rFonts w:cs="Times New Roman"/>
          <w:sz w:val="24"/>
          <w:szCs w:val="24"/>
        </w:rPr>
        <w:t>Berdasar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berap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oko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masalahan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te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uraikan</w:t>
      </w:r>
      <w:proofErr w:type="spellEnd"/>
      <w:r w:rsidRPr="00BC7EC9">
        <w:rPr>
          <w:rFonts w:cs="Times New Roman"/>
          <w:sz w:val="24"/>
          <w:szCs w:val="24"/>
        </w:rPr>
        <w:t xml:space="preserve"> pada </w:t>
      </w:r>
      <w:proofErr w:type="spellStart"/>
      <w:r w:rsidRPr="00BC7EC9">
        <w:rPr>
          <w:rFonts w:cs="Times New Roman"/>
          <w:sz w:val="24"/>
          <w:szCs w:val="24"/>
        </w:rPr>
        <w:t>identifikas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salah</w:t>
      </w:r>
      <w:proofErr w:type="spellEnd"/>
      <w:r w:rsidRPr="00BC7EC9">
        <w:rPr>
          <w:rFonts w:cs="Times New Roman"/>
          <w:sz w:val="24"/>
          <w:szCs w:val="24"/>
        </w:rPr>
        <w:t xml:space="preserve"> di </w:t>
      </w:r>
      <w:proofErr w:type="spellStart"/>
      <w:r w:rsidRPr="00BC7EC9">
        <w:rPr>
          <w:rFonts w:cs="Times New Roman"/>
          <w:sz w:val="24"/>
          <w:szCs w:val="24"/>
        </w:rPr>
        <w:t>atas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mak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batasi</w:t>
      </w:r>
      <w:proofErr w:type="spellEnd"/>
      <w:r w:rsidRPr="00BC7EC9">
        <w:rPr>
          <w:rFonts w:cs="Times New Roman"/>
          <w:sz w:val="24"/>
          <w:szCs w:val="24"/>
        </w:rPr>
        <w:t xml:space="preserve"> pada</w:t>
      </w:r>
      <w:r w:rsidRPr="00BC7EC9">
        <w:rPr>
          <w:rFonts w:cs="Times New Roman"/>
          <w:sz w:val="24"/>
          <w:szCs w:val="24"/>
          <w:bdr w:val="none" w:sz="0" w:space="0" w:color="auto" w:frame="1"/>
        </w:rPr>
        <w:t>:</w:t>
      </w:r>
    </w:p>
    <w:p w14:paraId="45FB602C" w14:textId="1412C7FB" w:rsidR="0040177A" w:rsidRPr="00BC7EC9" w:rsidRDefault="008655D6" w:rsidP="00980FEC">
      <w:pPr>
        <w:pStyle w:val="ListParagraph"/>
        <w:numPr>
          <w:ilvl w:val="0"/>
          <w:numId w:val="6"/>
        </w:numPr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41B" w:rsidRPr="00BC7EC9">
        <w:rPr>
          <w:rFonts w:ascii="Times New Roman" w:hAnsi="Times New Roman" w:cs="Times New Roman"/>
          <w:sz w:val="24"/>
          <w:szCs w:val="24"/>
        </w:rPr>
        <w:t>.</w:t>
      </w:r>
    </w:p>
    <w:p w14:paraId="57A541A3" w14:textId="246C06DD" w:rsidR="0040177A" w:rsidRPr="00BC7EC9" w:rsidRDefault="008655D6" w:rsidP="00980FEC">
      <w:pPr>
        <w:pStyle w:val="ListParagraph"/>
        <w:numPr>
          <w:ilvl w:val="0"/>
          <w:numId w:val="6"/>
        </w:numPr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rentang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21041B" w:rsidRPr="00BC7EC9">
        <w:rPr>
          <w:rFonts w:ascii="Times New Roman" w:hAnsi="Times New Roman" w:cs="Times New Roman"/>
          <w:sz w:val="24"/>
          <w:szCs w:val="24"/>
        </w:rPr>
        <w:t>.</w:t>
      </w:r>
    </w:p>
    <w:p w14:paraId="0E401FBE" w14:textId="5F739188" w:rsidR="00980FEC" w:rsidRDefault="006158D6" w:rsidP="00980FEC">
      <w:pPr>
        <w:pStyle w:val="ListParagraph"/>
        <w:numPr>
          <w:ilvl w:val="0"/>
          <w:numId w:val="6"/>
        </w:numPr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  <w:r w:rsidRPr="00BC7EC9">
        <w:rPr>
          <w:rFonts w:ascii="Times New Roman" w:hAnsi="Times New Roman" w:cs="Times New Roman"/>
          <w:sz w:val="24"/>
          <w:szCs w:val="24"/>
        </w:rPr>
        <w:t xml:space="preserve">Bahasa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21041B" w:rsidRPr="00BC7EC9">
        <w:rPr>
          <w:rFonts w:ascii="Times New Roman" w:hAnsi="Times New Roman" w:cs="Times New Roman"/>
          <w:sz w:val="24"/>
          <w:szCs w:val="24"/>
        </w:rPr>
        <w:t>.</w:t>
      </w:r>
    </w:p>
    <w:p w14:paraId="6FA2F1D5" w14:textId="77777777" w:rsidR="00722D89" w:rsidRPr="00BC7EC9" w:rsidRDefault="00722D89" w:rsidP="00722D89">
      <w:pPr>
        <w:pStyle w:val="ListParagraph"/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14:paraId="5FBD2E4D" w14:textId="168BDA3D" w:rsidR="0011655B" w:rsidRPr="00BC7EC9" w:rsidRDefault="0011655B" w:rsidP="00722D89">
      <w:pPr>
        <w:pStyle w:val="Heading3"/>
        <w:spacing w:before="0" w:after="120"/>
        <w:ind w:left="709"/>
        <w:rPr>
          <w:rFonts w:cs="Times New Roman"/>
        </w:rPr>
      </w:pPr>
      <w:bookmarkStart w:id="15" w:name="_Toc184631826"/>
      <w:proofErr w:type="spellStart"/>
      <w:r w:rsidRPr="00BC7EC9">
        <w:rPr>
          <w:rFonts w:cs="Times New Roman"/>
        </w:rPr>
        <w:t>Rumusan</w:t>
      </w:r>
      <w:proofErr w:type="spellEnd"/>
      <w:r w:rsidRPr="00BC7EC9">
        <w:rPr>
          <w:rFonts w:cs="Times New Roman"/>
        </w:rPr>
        <w:t xml:space="preserve"> </w:t>
      </w:r>
      <w:proofErr w:type="spellStart"/>
      <w:r w:rsidRPr="00BC7EC9">
        <w:rPr>
          <w:rFonts w:cs="Times New Roman"/>
        </w:rPr>
        <w:t>Masalah</w:t>
      </w:r>
      <w:bookmarkEnd w:id="15"/>
      <w:proofErr w:type="spellEnd"/>
    </w:p>
    <w:p w14:paraId="7C9854CD" w14:textId="1C72718D" w:rsidR="009F01E6" w:rsidRPr="00BC7EC9" w:rsidRDefault="009F01E6" w:rsidP="00722D89">
      <w:pPr>
        <w:spacing w:after="0"/>
        <w:ind w:firstLine="720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>(</w:t>
      </w:r>
      <w:proofErr w:type="spellStart"/>
      <w:r w:rsidRPr="00BC7EC9">
        <w:rPr>
          <w:rFonts w:cs="Times New Roman"/>
          <w:sz w:val="24"/>
          <w:szCs w:val="24"/>
        </w:rPr>
        <w:t>Rumu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sa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tulis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alim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tanyaan</w:t>
      </w:r>
      <w:proofErr w:type="spellEnd"/>
      <w:r w:rsidRPr="00BC7EC9">
        <w:rPr>
          <w:rFonts w:cs="Times New Roman"/>
          <w:sz w:val="24"/>
          <w:szCs w:val="24"/>
        </w:rPr>
        <w:t xml:space="preserve">, yang </w:t>
      </w:r>
      <w:proofErr w:type="spellStart"/>
      <w:r w:rsidRPr="00BC7EC9">
        <w:rPr>
          <w:rFonts w:cs="Times New Roman"/>
          <w:sz w:val="24"/>
          <w:szCs w:val="24"/>
        </w:rPr>
        <w:t>menjelas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oko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masalah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perti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disampaikan</w:t>
      </w:r>
      <w:proofErr w:type="spellEnd"/>
      <w:r w:rsidRPr="00BC7EC9">
        <w:rPr>
          <w:rFonts w:cs="Times New Roman"/>
          <w:sz w:val="24"/>
          <w:szCs w:val="24"/>
        </w:rPr>
        <w:t xml:space="preserve"> pada </w:t>
      </w:r>
      <w:proofErr w:type="spellStart"/>
      <w:r w:rsidRPr="00BC7EC9">
        <w:rPr>
          <w:rFonts w:cs="Times New Roman"/>
          <w:sz w:val="24"/>
          <w:szCs w:val="24"/>
        </w:rPr>
        <w:t>lat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laka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salah</w:t>
      </w:r>
      <w:proofErr w:type="spellEnd"/>
      <w:r w:rsidRPr="00BC7EC9">
        <w:rPr>
          <w:rFonts w:cs="Times New Roman"/>
          <w:sz w:val="24"/>
          <w:szCs w:val="24"/>
        </w:rPr>
        <w:t xml:space="preserve">). </w:t>
      </w:r>
      <w:proofErr w:type="spellStart"/>
      <w:r w:rsidRPr="00BC7EC9">
        <w:rPr>
          <w:rFonts w:cs="Times New Roman"/>
          <w:sz w:val="24"/>
          <w:szCs w:val="24"/>
        </w:rPr>
        <w:t>Conto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pett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baw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</w:p>
    <w:p w14:paraId="77A622E0" w14:textId="75299BE7" w:rsidR="0011655B" w:rsidRPr="00BC7EC9" w:rsidRDefault="0011655B" w:rsidP="00722D89">
      <w:pPr>
        <w:spacing w:after="0"/>
        <w:ind w:firstLine="720"/>
        <w:rPr>
          <w:rFonts w:cs="Times New Roman"/>
          <w:b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Berdasar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dentifikas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salah</w:t>
      </w:r>
      <w:proofErr w:type="spellEnd"/>
      <w:r w:rsidRPr="00BC7EC9">
        <w:rPr>
          <w:rFonts w:cs="Times New Roman"/>
          <w:sz w:val="24"/>
          <w:szCs w:val="24"/>
        </w:rPr>
        <w:t xml:space="preserve"> di </w:t>
      </w:r>
      <w:proofErr w:type="spellStart"/>
      <w:r w:rsidRPr="00BC7EC9">
        <w:rPr>
          <w:rFonts w:cs="Times New Roman"/>
          <w:sz w:val="24"/>
          <w:szCs w:val="24"/>
        </w:rPr>
        <w:t>atas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k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rumus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sa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yaitu</w:t>
      </w:r>
      <w:proofErr w:type="spellEnd"/>
      <w:r w:rsidRPr="00BC7EC9">
        <w:rPr>
          <w:rFonts w:cs="Times New Roman"/>
          <w:sz w:val="24"/>
          <w:szCs w:val="24"/>
          <w:lang w:val="id-ID"/>
        </w:rPr>
        <w:t>:</w:t>
      </w:r>
    </w:p>
    <w:p w14:paraId="3B94E296" w14:textId="1014F4BF" w:rsidR="0011655B" w:rsidRPr="00BC7EC9" w:rsidRDefault="0011655B" w:rsidP="00722D89">
      <w:pPr>
        <w:pStyle w:val="ListParagraph"/>
        <w:numPr>
          <w:ilvl w:val="0"/>
          <w:numId w:val="5"/>
        </w:numPr>
        <w:spacing w:after="0" w:line="360" w:lineRule="auto"/>
        <w:ind w:left="993" w:hanging="37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>?</w:t>
      </w:r>
    </w:p>
    <w:p w14:paraId="59C56E08" w14:textId="0EFE0F84" w:rsidR="0011655B" w:rsidRPr="00BC7EC9" w:rsidRDefault="0011655B" w:rsidP="00722D89">
      <w:pPr>
        <w:pStyle w:val="ListParagraph"/>
        <w:numPr>
          <w:ilvl w:val="0"/>
          <w:numId w:val="5"/>
        </w:numPr>
        <w:spacing w:after="0" w:line="360" w:lineRule="auto"/>
        <w:ind w:left="993" w:hanging="37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>?</w:t>
      </w:r>
    </w:p>
    <w:p w14:paraId="01B30567" w14:textId="43A60369" w:rsidR="0011655B" w:rsidRPr="00BC7EC9" w:rsidRDefault="0011655B" w:rsidP="00722D89">
      <w:pPr>
        <w:pStyle w:val="ListParagraph"/>
        <w:numPr>
          <w:ilvl w:val="0"/>
          <w:numId w:val="5"/>
        </w:numPr>
        <w:spacing w:after="0" w:line="360" w:lineRule="auto"/>
        <w:ind w:left="993" w:hanging="371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>?</w:t>
      </w:r>
    </w:p>
    <w:p w14:paraId="540E3A28" w14:textId="584EDE22" w:rsidR="0040177A" w:rsidRPr="00BC7EC9" w:rsidRDefault="009F01E6" w:rsidP="00722D89">
      <w:pPr>
        <w:pStyle w:val="ListParagraph"/>
        <w:spacing w:after="0" w:line="360" w:lineRule="auto"/>
        <w:ind w:left="0" w:firstLine="622"/>
        <w:rPr>
          <w:rFonts w:ascii="Times New Roman" w:hAnsi="Times New Roman" w:cs="Times New Roman"/>
          <w:sz w:val="24"/>
          <w:szCs w:val="24"/>
        </w:rPr>
      </w:pPr>
      <w:r w:rsidRPr="00BC7EC9">
        <w:rPr>
          <w:rFonts w:ascii="Times New Roman" w:hAnsi="Times New Roman" w:cs="Times New Roman"/>
          <w:sz w:val="24"/>
          <w:szCs w:val="24"/>
        </w:rPr>
        <w:t>(</w:t>
      </w:r>
      <w:proofErr w:type="spellStart"/>
      <w:r w:rsidR="00722D89">
        <w:rPr>
          <w:rFonts w:ascii="Times New Roman" w:hAnsi="Times New Roman" w:cs="Times New Roman"/>
          <w:sz w:val="24"/>
          <w:szCs w:val="24"/>
        </w:rPr>
        <w:t>P</w:t>
      </w:r>
      <w:r w:rsidRPr="00BC7EC9">
        <w:rPr>
          <w:rFonts w:ascii="Times New Roman" w:hAnsi="Times New Roman" w:cs="Times New Roman"/>
          <w:sz w:val="24"/>
          <w:szCs w:val="24"/>
        </w:rPr>
        <w:t>ertanyaan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ha</w:t>
      </w:r>
      <w:r w:rsidR="00DB1587" w:rsidRPr="00BC7EC9">
        <w:rPr>
          <w:rFonts w:ascii="Times New Roman" w:hAnsi="Times New Roman" w:cs="Times New Roman"/>
          <w:sz w:val="24"/>
          <w:szCs w:val="24"/>
        </w:rPr>
        <w:t>rus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1587" w:rsidRPr="00BC7EC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B1587" w:rsidRPr="00BC7E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B1587" w:rsidRPr="00BC7EC9">
        <w:rPr>
          <w:rFonts w:ascii="Times New Roman" w:hAnsi="Times New Roman" w:cs="Times New Roman"/>
          <w:sz w:val="24"/>
          <w:szCs w:val="24"/>
        </w:rPr>
        <w:t>tapi</w:t>
      </w:r>
      <w:proofErr w:type="spellEnd"/>
      <w:r w:rsidR="00DB1587"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1587" w:rsidRPr="00BC7EC9"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 w:rsidR="00DB1587"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1587" w:rsidRPr="00BC7EC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B1587"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1587" w:rsidRPr="00BC7EC9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1587" w:rsidRPr="00BC7EC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DB1587" w:rsidRPr="00BC7EC9">
        <w:rPr>
          <w:rFonts w:ascii="Times New Roman" w:hAnsi="Times New Roman" w:cs="Times New Roman"/>
          <w:sz w:val="24"/>
          <w:szCs w:val="24"/>
        </w:rPr>
        <w:t>)</w:t>
      </w:r>
      <w:r w:rsidR="00722D89">
        <w:rPr>
          <w:rFonts w:ascii="Times New Roman" w:hAnsi="Times New Roman" w:cs="Times New Roman"/>
          <w:sz w:val="24"/>
          <w:szCs w:val="24"/>
        </w:rPr>
        <w:t>.</w:t>
      </w:r>
    </w:p>
    <w:p w14:paraId="04CC4E45" w14:textId="77777777" w:rsidR="00980FEC" w:rsidRPr="00BC7EC9" w:rsidRDefault="00980FEC" w:rsidP="00980FEC">
      <w:pPr>
        <w:pStyle w:val="ListParagraph"/>
        <w:spacing w:after="0" w:line="360" w:lineRule="auto"/>
        <w:ind w:left="709"/>
        <w:rPr>
          <w:rFonts w:ascii="Times New Roman" w:hAnsi="Times New Roman" w:cs="Times New Roman"/>
          <w:sz w:val="24"/>
          <w:szCs w:val="24"/>
        </w:rPr>
      </w:pPr>
    </w:p>
    <w:p w14:paraId="0EB9BF74" w14:textId="66DD9991" w:rsidR="008F1AD2" w:rsidRPr="00BC7EC9" w:rsidRDefault="0040177A" w:rsidP="00722D89">
      <w:pPr>
        <w:pStyle w:val="Heading2"/>
        <w:spacing w:before="0" w:after="120"/>
        <w:ind w:left="709" w:hanging="709"/>
        <w:rPr>
          <w:rFonts w:cs="Times New Roman"/>
          <w:szCs w:val="24"/>
        </w:rPr>
      </w:pPr>
      <w:bookmarkStart w:id="16" w:name="_Toc101077599"/>
      <w:bookmarkStart w:id="17" w:name="_Toc184631827"/>
      <w:proofErr w:type="spellStart"/>
      <w:r w:rsidRPr="00BC7EC9">
        <w:rPr>
          <w:rFonts w:cs="Times New Roman"/>
          <w:szCs w:val="24"/>
        </w:rPr>
        <w:t>Tujuan</w:t>
      </w:r>
      <w:proofErr w:type="spellEnd"/>
      <w:r w:rsidRPr="00BC7EC9">
        <w:rPr>
          <w:rFonts w:cs="Times New Roman"/>
          <w:szCs w:val="24"/>
        </w:rPr>
        <w:t xml:space="preserve"> </w:t>
      </w:r>
      <w:r w:rsidR="00DB1587" w:rsidRPr="00BC7EC9">
        <w:rPr>
          <w:rFonts w:cs="Times New Roman"/>
          <w:szCs w:val="24"/>
        </w:rPr>
        <w:t xml:space="preserve">dan </w:t>
      </w:r>
      <w:proofErr w:type="spellStart"/>
      <w:r w:rsidR="00DB1587" w:rsidRPr="00BC7EC9">
        <w:rPr>
          <w:rFonts w:cs="Times New Roman"/>
          <w:szCs w:val="24"/>
        </w:rPr>
        <w:t>Manfaat</w:t>
      </w:r>
      <w:proofErr w:type="spellEnd"/>
      <w:r w:rsidR="00DB1587" w:rsidRPr="00BC7EC9">
        <w:rPr>
          <w:rFonts w:cs="Times New Roman"/>
          <w:szCs w:val="24"/>
        </w:rPr>
        <w:t xml:space="preserve"> </w:t>
      </w:r>
      <w:proofErr w:type="spellStart"/>
      <w:r w:rsidRPr="00BC7EC9">
        <w:rPr>
          <w:rFonts w:cs="Times New Roman"/>
          <w:szCs w:val="24"/>
        </w:rPr>
        <w:t>Peneliti</w:t>
      </w:r>
      <w:bookmarkEnd w:id="16"/>
      <w:r w:rsidR="00DB1587" w:rsidRPr="00BC7EC9">
        <w:rPr>
          <w:rFonts w:cs="Times New Roman"/>
          <w:szCs w:val="24"/>
        </w:rPr>
        <w:t>an</w:t>
      </w:r>
      <w:bookmarkEnd w:id="17"/>
      <w:proofErr w:type="spellEnd"/>
    </w:p>
    <w:p w14:paraId="1FBF85ED" w14:textId="717C845C" w:rsidR="00DB1587" w:rsidRPr="00BC7EC9" w:rsidRDefault="00DB1587" w:rsidP="00722D89">
      <w:pPr>
        <w:spacing w:after="0"/>
        <w:ind w:firstLine="709"/>
        <w:rPr>
          <w:rFonts w:cs="Times New Roman"/>
          <w:sz w:val="24"/>
          <w:szCs w:val="24"/>
          <w:bdr w:val="none" w:sz="0" w:space="0" w:color="auto" w:frame="1"/>
        </w:rPr>
      </w:pPr>
      <w:r w:rsidRPr="00BC7EC9">
        <w:rPr>
          <w:rFonts w:cs="Times New Roman"/>
          <w:sz w:val="24"/>
          <w:szCs w:val="24"/>
          <w:bdr w:val="none" w:sz="0" w:space="0" w:color="auto" w:frame="1"/>
        </w:rPr>
        <w:t>(</w:t>
      </w:r>
      <w:proofErr w:type="spellStart"/>
      <w:r w:rsidR="00722D89">
        <w:rPr>
          <w:rFonts w:cs="Times New Roman"/>
          <w:sz w:val="24"/>
          <w:szCs w:val="24"/>
          <w:bdr w:val="none" w:sz="0" w:space="0" w:color="auto" w:frame="1"/>
        </w:rPr>
        <w:t>D</w:t>
      </w:r>
      <w:r w:rsidRPr="00BC7EC9">
        <w:rPr>
          <w:rFonts w:cs="Times New Roman"/>
          <w:sz w:val="24"/>
          <w:szCs w:val="24"/>
          <w:bdr w:val="none" w:sz="0" w:space="0" w:color="auto" w:frame="1"/>
        </w:rPr>
        <w:t>alam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menulis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tuju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peneliti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, minimal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ditulisk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untuk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menganalisis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mengevalusi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mensintesisk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dan lain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lai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.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Tidak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boleh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tuju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peneliti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ditulisk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untuk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mengetahui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>)</w:t>
      </w:r>
    </w:p>
    <w:p w14:paraId="06652922" w14:textId="5E5937D3" w:rsidR="0040177A" w:rsidRPr="00BC7EC9" w:rsidRDefault="0040177A" w:rsidP="00722D89">
      <w:pPr>
        <w:spacing w:after="0"/>
        <w:ind w:firstLine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Adapun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tuju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penulis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melakuk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penelitian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ini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adalah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sebagai</w:t>
      </w:r>
      <w:proofErr w:type="spellEnd"/>
      <w:r w:rsidRPr="00BC7EC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BC7EC9">
        <w:rPr>
          <w:rFonts w:cs="Times New Roman"/>
          <w:sz w:val="24"/>
          <w:szCs w:val="24"/>
          <w:bdr w:val="none" w:sz="0" w:space="0" w:color="auto" w:frame="1"/>
        </w:rPr>
        <w:t>berikut</w:t>
      </w:r>
      <w:proofErr w:type="spellEnd"/>
      <w:r w:rsidRPr="00BC7EC9">
        <w:rPr>
          <w:rFonts w:cs="Times New Roman"/>
          <w:sz w:val="24"/>
          <w:szCs w:val="24"/>
        </w:rPr>
        <w:t>:</w:t>
      </w:r>
    </w:p>
    <w:p w14:paraId="1D65DC98" w14:textId="77777777" w:rsidR="00DB1587" w:rsidRPr="00BC7EC9" w:rsidRDefault="00DB1587" w:rsidP="00722D89">
      <w:pPr>
        <w:pStyle w:val="ListParagraph"/>
        <w:numPr>
          <w:ilvl w:val="0"/>
          <w:numId w:val="9"/>
        </w:numPr>
        <w:spacing w:after="0" w:line="36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nganalisis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>,,,,,,</w:t>
      </w:r>
    </w:p>
    <w:p w14:paraId="5FFD51F8" w14:textId="77777777" w:rsidR="00DB1587" w:rsidRPr="00BC7EC9" w:rsidRDefault="00DB1587" w:rsidP="00722D89">
      <w:pPr>
        <w:pStyle w:val="ListParagraph"/>
        <w:numPr>
          <w:ilvl w:val="0"/>
          <w:numId w:val="9"/>
        </w:numPr>
        <w:spacing w:after="0" w:line="36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ngevalusai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>,,,,,</w:t>
      </w:r>
    </w:p>
    <w:p w14:paraId="3F7E66CC" w14:textId="784DE955" w:rsidR="00535D78" w:rsidRPr="00BC7EC9" w:rsidRDefault="00535D78" w:rsidP="00722D89">
      <w:pPr>
        <w:pStyle w:val="ListParagraph"/>
        <w:numPr>
          <w:ilvl w:val="0"/>
          <w:numId w:val="9"/>
        </w:numPr>
        <w:spacing w:after="0" w:line="36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>.</w:t>
      </w:r>
    </w:p>
    <w:p w14:paraId="3EB821DF" w14:textId="46EFF835" w:rsidR="00DB1587" w:rsidRPr="00BC7EC9" w:rsidRDefault="00535D78" w:rsidP="00722D89">
      <w:pPr>
        <w:pStyle w:val="ListParagraph"/>
        <w:numPr>
          <w:ilvl w:val="0"/>
          <w:numId w:val="9"/>
        </w:numPr>
        <w:spacing w:after="0" w:line="360" w:lineRule="auto"/>
        <w:ind w:left="1134" w:hanging="425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BC7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C7EC9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40177A" w:rsidRPr="00BC7EC9">
        <w:rPr>
          <w:rFonts w:ascii="Times New Roman" w:hAnsi="Times New Roman" w:cs="Times New Roman"/>
          <w:sz w:val="24"/>
          <w:szCs w:val="24"/>
        </w:rPr>
        <w:t>.</w:t>
      </w:r>
    </w:p>
    <w:p w14:paraId="7F11E676" w14:textId="77777777" w:rsidR="00980FEC" w:rsidRPr="00BC7EC9" w:rsidRDefault="00980FEC" w:rsidP="00722D89">
      <w:pPr>
        <w:pStyle w:val="ListParagraph"/>
        <w:spacing w:after="0" w:line="360" w:lineRule="auto"/>
        <w:ind w:left="1134"/>
        <w:jc w:val="both"/>
        <w:rPr>
          <w:rFonts w:ascii="Times New Roman" w:hAnsi="Times New Roman" w:cs="Times New Roman"/>
          <w:sz w:val="24"/>
          <w:szCs w:val="24"/>
        </w:rPr>
      </w:pPr>
    </w:p>
    <w:p w14:paraId="6AC6B158" w14:textId="36AB39BD" w:rsidR="00C03AB4" w:rsidRPr="00BC7EC9" w:rsidRDefault="00722D89" w:rsidP="00722D89">
      <w:pPr>
        <w:pStyle w:val="Heading2"/>
        <w:spacing w:before="0" w:after="120"/>
        <w:ind w:left="709" w:hanging="709"/>
        <w:rPr>
          <w:rFonts w:cs="Times New Roman"/>
          <w:szCs w:val="24"/>
        </w:rPr>
      </w:pPr>
      <w:proofErr w:type="spellStart"/>
      <w:r>
        <w:rPr>
          <w:rFonts w:cs="Times New Roman"/>
          <w:szCs w:val="24"/>
        </w:rPr>
        <w:lastRenderedPageBreak/>
        <w:t>Sistematika</w:t>
      </w:r>
      <w:proofErr w:type="spellEnd"/>
      <w:r>
        <w:rPr>
          <w:rFonts w:cs="Times New Roman"/>
          <w:szCs w:val="24"/>
        </w:rPr>
        <w:t xml:space="preserve"> </w:t>
      </w:r>
      <w:proofErr w:type="spellStart"/>
      <w:r>
        <w:rPr>
          <w:rFonts w:cs="Times New Roman"/>
          <w:szCs w:val="24"/>
        </w:rPr>
        <w:t>Penulisan</w:t>
      </w:r>
      <w:proofErr w:type="spellEnd"/>
    </w:p>
    <w:p w14:paraId="1C1AB09C" w14:textId="77777777" w:rsidR="00722D89" w:rsidRPr="00722D89" w:rsidRDefault="00722D89" w:rsidP="00722D89">
      <w:pPr>
        <w:pStyle w:val="ListParagraph"/>
        <w:spacing w:after="0" w:line="360" w:lineRule="auto"/>
        <w:ind w:left="0" w:firstLine="709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2D89">
        <w:rPr>
          <w:rFonts w:ascii="Times New Roman" w:hAnsi="Times New Roman" w:cs="Times New Roman"/>
          <w:sz w:val="24"/>
          <w:szCs w:val="24"/>
        </w:rPr>
        <w:t>Sistematika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berapa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singkat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masing-masing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proposal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tesis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2D8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722D89">
        <w:rPr>
          <w:rFonts w:ascii="Times New Roman" w:hAnsi="Times New Roman" w:cs="Times New Roman"/>
          <w:sz w:val="24"/>
          <w:szCs w:val="24"/>
        </w:rPr>
        <w:t>:</w:t>
      </w:r>
    </w:p>
    <w:p w14:paraId="46F612E9" w14:textId="77777777" w:rsidR="00722D89" w:rsidRPr="00722D89" w:rsidRDefault="00722D89" w:rsidP="00722D89">
      <w:pPr>
        <w:spacing w:after="120"/>
        <w:rPr>
          <w:rFonts w:cs="Times New Roman"/>
          <w:b/>
          <w:color w:val="000000" w:themeColor="text1"/>
          <w:sz w:val="24"/>
          <w:szCs w:val="24"/>
        </w:rPr>
      </w:pPr>
      <w:r w:rsidRPr="00722D89">
        <w:rPr>
          <w:rFonts w:cs="Times New Roman"/>
          <w:b/>
          <w:color w:val="000000" w:themeColor="text1"/>
          <w:sz w:val="24"/>
          <w:szCs w:val="24"/>
        </w:rPr>
        <w:t>BAB I  PENDAHULUAN</w:t>
      </w:r>
    </w:p>
    <w:p w14:paraId="69403DFF" w14:textId="77777777" w:rsidR="00722D89" w:rsidRPr="00722D89" w:rsidRDefault="00722D89" w:rsidP="00722D89">
      <w:pPr>
        <w:spacing w:after="0"/>
        <w:ind w:firstLine="720"/>
        <w:rPr>
          <w:rFonts w:cs="Times New Roman"/>
          <w:sz w:val="24"/>
          <w:szCs w:val="24"/>
          <w:bdr w:val="none" w:sz="0" w:space="0" w:color="auto" w:frame="1"/>
        </w:rPr>
      </w:pPr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Bab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ini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engemukak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latar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belakang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asalah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yang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diteliti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identifikasi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asalah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rumus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asalah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tuju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peneliti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batas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asalah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anfaat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peneliti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,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metode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peneliti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dan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sistematika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 xml:space="preserve"> </w:t>
      </w:r>
      <w:proofErr w:type="spellStart"/>
      <w:r w:rsidRPr="00722D89">
        <w:rPr>
          <w:rFonts w:cs="Times New Roman"/>
          <w:sz w:val="24"/>
          <w:szCs w:val="24"/>
          <w:bdr w:val="none" w:sz="0" w:space="0" w:color="auto" w:frame="1"/>
        </w:rPr>
        <w:t>penulisan</w:t>
      </w:r>
      <w:proofErr w:type="spellEnd"/>
      <w:r w:rsidRPr="00722D89">
        <w:rPr>
          <w:rFonts w:cs="Times New Roman"/>
          <w:sz w:val="24"/>
          <w:szCs w:val="24"/>
          <w:bdr w:val="none" w:sz="0" w:space="0" w:color="auto" w:frame="1"/>
        </w:rPr>
        <w:t>.</w:t>
      </w:r>
    </w:p>
    <w:p w14:paraId="6097592B" w14:textId="77777777" w:rsidR="00722D89" w:rsidRPr="00722D89" w:rsidRDefault="00722D89" w:rsidP="00722D89">
      <w:pPr>
        <w:spacing w:after="0"/>
        <w:ind w:left="720" w:firstLine="720"/>
        <w:rPr>
          <w:rFonts w:cs="Times New Roman"/>
          <w:sz w:val="24"/>
          <w:szCs w:val="24"/>
          <w:bdr w:val="none" w:sz="0" w:space="0" w:color="auto" w:frame="1"/>
        </w:rPr>
      </w:pPr>
    </w:p>
    <w:p w14:paraId="2944B84A" w14:textId="77777777" w:rsidR="00722D89" w:rsidRPr="00722D89" w:rsidRDefault="00722D89" w:rsidP="00722D89">
      <w:pPr>
        <w:spacing w:after="0"/>
        <w:ind w:left="720" w:firstLine="720"/>
        <w:rPr>
          <w:rFonts w:cs="Times New Roman"/>
          <w:sz w:val="24"/>
          <w:szCs w:val="24"/>
          <w:bdr w:val="none" w:sz="0" w:space="0" w:color="auto" w:frame="1"/>
        </w:rPr>
      </w:pPr>
    </w:p>
    <w:p w14:paraId="4C5EB76A" w14:textId="77777777" w:rsidR="00722D89" w:rsidRPr="00722D89" w:rsidRDefault="00722D89" w:rsidP="00722D89">
      <w:pPr>
        <w:spacing w:after="120"/>
        <w:rPr>
          <w:rFonts w:cs="Times New Roman"/>
          <w:color w:val="000000" w:themeColor="text1"/>
          <w:sz w:val="24"/>
          <w:szCs w:val="24"/>
        </w:rPr>
      </w:pPr>
      <w:r w:rsidRPr="00722D89">
        <w:rPr>
          <w:rFonts w:cs="Times New Roman"/>
          <w:b/>
          <w:color w:val="000000" w:themeColor="text1"/>
          <w:sz w:val="24"/>
          <w:szCs w:val="24"/>
        </w:rPr>
        <w:t>BAB II  LANDASAN TEORI DAN KERANGKA PEMIKIRAN</w:t>
      </w:r>
    </w:p>
    <w:p w14:paraId="68AF30C0" w14:textId="77777777" w:rsidR="00722D89" w:rsidRPr="00722D89" w:rsidRDefault="00722D89" w:rsidP="00722D89">
      <w:pPr>
        <w:autoSpaceDE w:val="0"/>
        <w:autoSpaceDN w:val="0"/>
        <w:adjustRightInd w:val="0"/>
        <w:spacing w:after="120"/>
        <w:ind w:firstLine="720"/>
        <w:rPr>
          <w:rFonts w:cs="Times New Roman"/>
          <w:sz w:val="24"/>
          <w:szCs w:val="24"/>
        </w:rPr>
      </w:pPr>
      <w:r w:rsidRPr="00722D89">
        <w:rPr>
          <w:rFonts w:cs="Times New Roman"/>
          <w:sz w:val="24"/>
          <w:szCs w:val="24"/>
        </w:rPr>
        <w:t xml:space="preserve">Bab </w:t>
      </w:r>
      <w:proofErr w:type="spellStart"/>
      <w:r w:rsidRPr="00722D89">
        <w:rPr>
          <w:rFonts w:cs="Times New Roman"/>
          <w:sz w:val="24"/>
          <w:szCs w:val="24"/>
        </w:rPr>
        <w:t>in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mencakup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beberapa</w:t>
      </w:r>
      <w:proofErr w:type="spellEnd"/>
      <w:r w:rsidRPr="00722D89">
        <w:rPr>
          <w:rFonts w:cs="Times New Roman"/>
          <w:sz w:val="24"/>
          <w:szCs w:val="24"/>
        </w:rPr>
        <w:t xml:space="preserve"> sub </w:t>
      </w:r>
      <w:proofErr w:type="spellStart"/>
      <w:r w:rsidRPr="00722D89">
        <w:rPr>
          <w:rFonts w:cs="Times New Roman"/>
          <w:sz w:val="24"/>
          <w:szCs w:val="24"/>
        </w:rPr>
        <w:t>bab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antara</w:t>
      </w:r>
      <w:proofErr w:type="spellEnd"/>
      <w:r w:rsidRPr="00722D89">
        <w:rPr>
          <w:rFonts w:cs="Times New Roman"/>
          <w:sz w:val="24"/>
          <w:szCs w:val="24"/>
        </w:rPr>
        <w:t xml:space="preserve"> lain : </w:t>
      </w:r>
      <w:proofErr w:type="spellStart"/>
      <w:r w:rsidRPr="00722D89">
        <w:rPr>
          <w:rFonts w:cs="Times New Roman"/>
          <w:sz w:val="24"/>
          <w:szCs w:val="24"/>
        </w:rPr>
        <w:t>tinjau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pustaka</w:t>
      </w:r>
      <w:proofErr w:type="spellEnd"/>
      <w:r w:rsidRPr="00722D89">
        <w:rPr>
          <w:rFonts w:cs="Times New Roman"/>
          <w:sz w:val="24"/>
          <w:szCs w:val="24"/>
        </w:rPr>
        <w:t xml:space="preserve">, </w:t>
      </w:r>
      <w:proofErr w:type="spellStart"/>
      <w:r w:rsidRPr="00722D89">
        <w:rPr>
          <w:rFonts w:cs="Times New Roman"/>
          <w:sz w:val="24"/>
          <w:szCs w:val="24"/>
        </w:rPr>
        <w:t>teor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teori</w:t>
      </w:r>
      <w:proofErr w:type="spellEnd"/>
      <w:r w:rsidRPr="00722D89">
        <w:rPr>
          <w:rFonts w:cs="Times New Roman"/>
          <w:sz w:val="24"/>
          <w:szCs w:val="24"/>
        </w:rPr>
        <w:t xml:space="preserve"> yang </w:t>
      </w:r>
      <w:proofErr w:type="spellStart"/>
      <w:r w:rsidRPr="00722D89">
        <w:rPr>
          <w:rFonts w:cs="Times New Roman"/>
          <w:sz w:val="24"/>
          <w:szCs w:val="24"/>
        </w:rPr>
        <w:t>mendukung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topik</w:t>
      </w:r>
      <w:proofErr w:type="spellEnd"/>
      <w:r w:rsidRPr="00722D89">
        <w:rPr>
          <w:rFonts w:cs="Times New Roman"/>
          <w:sz w:val="24"/>
          <w:szCs w:val="24"/>
        </w:rPr>
        <w:t xml:space="preserve"> dan </w:t>
      </w:r>
      <w:proofErr w:type="spellStart"/>
      <w:r w:rsidRPr="00722D89">
        <w:rPr>
          <w:rFonts w:cs="Times New Roman"/>
          <w:sz w:val="24"/>
          <w:szCs w:val="24"/>
        </w:rPr>
        <w:t>kerangka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pemikiran</w:t>
      </w:r>
      <w:proofErr w:type="spellEnd"/>
      <w:r w:rsidRPr="00722D89">
        <w:rPr>
          <w:rFonts w:cs="Times New Roman"/>
          <w:sz w:val="24"/>
          <w:szCs w:val="24"/>
        </w:rPr>
        <w:t>.</w:t>
      </w:r>
    </w:p>
    <w:p w14:paraId="23EE2E63" w14:textId="77777777" w:rsidR="00722D89" w:rsidRPr="00722D89" w:rsidRDefault="00722D89" w:rsidP="00722D89">
      <w:pPr>
        <w:spacing w:after="120"/>
        <w:rPr>
          <w:rFonts w:cs="Times New Roman"/>
          <w:b/>
          <w:color w:val="000000" w:themeColor="text1"/>
          <w:sz w:val="24"/>
          <w:szCs w:val="24"/>
        </w:rPr>
      </w:pPr>
      <w:r w:rsidRPr="00722D89">
        <w:rPr>
          <w:rFonts w:cs="Times New Roman"/>
          <w:b/>
          <w:color w:val="000000" w:themeColor="text1"/>
          <w:sz w:val="24"/>
          <w:szCs w:val="24"/>
        </w:rPr>
        <w:t>BAB III  METODE PENELITIAN</w:t>
      </w:r>
    </w:p>
    <w:p w14:paraId="03765061" w14:textId="77777777" w:rsidR="00722D89" w:rsidRPr="00722D89" w:rsidRDefault="00722D89" w:rsidP="00722D89">
      <w:pPr>
        <w:autoSpaceDE w:val="0"/>
        <w:autoSpaceDN w:val="0"/>
        <w:adjustRightInd w:val="0"/>
        <w:spacing w:after="120"/>
        <w:ind w:firstLine="720"/>
        <w:rPr>
          <w:rFonts w:cs="Times New Roman"/>
          <w:sz w:val="24"/>
          <w:szCs w:val="24"/>
        </w:rPr>
      </w:pPr>
      <w:r w:rsidRPr="00722D89">
        <w:rPr>
          <w:rFonts w:cs="Times New Roman"/>
          <w:sz w:val="24"/>
          <w:szCs w:val="24"/>
        </w:rPr>
        <w:t xml:space="preserve">Bab </w:t>
      </w:r>
      <w:proofErr w:type="spellStart"/>
      <w:r w:rsidRPr="00722D89">
        <w:rPr>
          <w:rFonts w:cs="Times New Roman"/>
          <w:sz w:val="24"/>
          <w:szCs w:val="24"/>
        </w:rPr>
        <w:t>ini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mencakup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beberapa</w:t>
      </w:r>
      <w:proofErr w:type="spellEnd"/>
      <w:r w:rsidRPr="00722D89">
        <w:rPr>
          <w:rFonts w:cs="Times New Roman"/>
          <w:sz w:val="24"/>
          <w:szCs w:val="24"/>
        </w:rPr>
        <w:t xml:space="preserve"> sub </w:t>
      </w:r>
      <w:proofErr w:type="spellStart"/>
      <w:r w:rsidRPr="00722D89">
        <w:rPr>
          <w:rFonts w:cs="Times New Roman"/>
          <w:sz w:val="24"/>
          <w:szCs w:val="24"/>
        </w:rPr>
        <w:t>bab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antara</w:t>
      </w:r>
      <w:proofErr w:type="spellEnd"/>
      <w:r w:rsidRPr="00722D89">
        <w:rPr>
          <w:rFonts w:cs="Times New Roman"/>
          <w:sz w:val="24"/>
          <w:szCs w:val="24"/>
        </w:rPr>
        <w:t xml:space="preserve"> lain: </w:t>
      </w:r>
      <w:proofErr w:type="spellStart"/>
      <w:r w:rsidRPr="00722D89">
        <w:rPr>
          <w:rFonts w:cs="Times New Roman"/>
          <w:sz w:val="24"/>
          <w:szCs w:val="24"/>
        </w:rPr>
        <w:t>analisis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kebutuhan</w:t>
      </w:r>
      <w:proofErr w:type="spellEnd"/>
      <w:r w:rsidRPr="00722D89">
        <w:rPr>
          <w:rFonts w:cs="Times New Roman"/>
          <w:sz w:val="24"/>
          <w:szCs w:val="24"/>
        </w:rPr>
        <w:t xml:space="preserve">, </w:t>
      </w:r>
      <w:proofErr w:type="spellStart"/>
      <w:r w:rsidRPr="00722D89">
        <w:rPr>
          <w:rFonts w:cs="Times New Roman"/>
          <w:sz w:val="24"/>
          <w:szCs w:val="24"/>
        </w:rPr>
        <w:t>perancang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penelitian</w:t>
      </w:r>
      <w:proofErr w:type="spellEnd"/>
      <w:r w:rsidRPr="00722D89">
        <w:rPr>
          <w:rFonts w:cs="Times New Roman"/>
          <w:sz w:val="24"/>
          <w:szCs w:val="24"/>
        </w:rPr>
        <w:t xml:space="preserve"> </w:t>
      </w:r>
      <w:proofErr w:type="spellStart"/>
      <w:r w:rsidRPr="00722D89">
        <w:rPr>
          <w:rFonts w:cs="Times New Roman"/>
          <w:sz w:val="24"/>
          <w:szCs w:val="24"/>
        </w:rPr>
        <w:t>serta</w:t>
      </w:r>
      <w:proofErr w:type="spellEnd"/>
      <w:r w:rsidRPr="00722D89">
        <w:rPr>
          <w:rFonts w:cs="Times New Roman"/>
          <w:sz w:val="24"/>
          <w:szCs w:val="24"/>
        </w:rPr>
        <w:t xml:space="preserve"> Teknik </w:t>
      </w:r>
      <w:proofErr w:type="spellStart"/>
      <w:r w:rsidRPr="00722D89">
        <w:rPr>
          <w:rFonts w:cs="Times New Roman"/>
          <w:sz w:val="24"/>
          <w:szCs w:val="24"/>
        </w:rPr>
        <w:t>analisis</w:t>
      </w:r>
      <w:proofErr w:type="spellEnd"/>
    </w:p>
    <w:p w14:paraId="0A35400B" w14:textId="6CF6467E" w:rsidR="00722D89" w:rsidRPr="00722D89" w:rsidRDefault="00722D89">
      <w:pPr>
        <w:spacing w:line="259" w:lineRule="auto"/>
        <w:jc w:val="left"/>
        <w:rPr>
          <w:rFonts w:cs="Times New Roman"/>
          <w:sz w:val="24"/>
          <w:szCs w:val="24"/>
        </w:rPr>
      </w:pPr>
      <w:r w:rsidRPr="00722D89">
        <w:rPr>
          <w:rFonts w:cs="Times New Roman"/>
          <w:sz w:val="24"/>
          <w:szCs w:val="24"/>
        </w:rPr>
        <w:br w:type="page"/>
      </w:r>
    </w:p>
    <w:p w14:paraId="3EFB44E3" w14:textId="77777777" w:rsidR="00A431B9" w:rsidRPr="00BC7EC9" w:rsidRDefault="00A431B9" w:rsidP="009F6CC6">
      <w:pPr>
        <w:spacing w:line="259" w:lineRule="auto"/>
        <w:jc w:val="left"/>
        <w:rPr>
          <w:rFonts w:cs="Times New Roman"/>
          <w:sz w:val="24"/>
          <w:szCs w:val="24"/>
        </w:rPr>
        <w:sectPr w:rsidR="00A431B9" w:rsidRPr="00BC7EC9" w:rsidSect="007D1C5F">
          <w:headerReference w:type="default" r:id="rId14"/>
          <w:footerReference w:type="first" r:id="rId15"/>
          <w:pgSz w:w="11907" w:h="16840" w:code="9"/>
          <w:pgMar w:top="1701" w:right="1701" w:bottom="1701" w:left="2268" w:header="709" w:footer="709" w:gutter="0"/>
          <w:pgNumType w:start="1"/>
          <w:cols w:space="720"/>
          <w:titlePg/>
          <w:docGrid w:linePitch="360"/>
        </w:sectPr>
      </w:pPr>
    </w:p>
    <w:p w14:paraId="58ACD6B4" w14:textId="1E21E9A5" w:rsidR="009F6CC6" w:rsidRPr="00B40B43" w:rsidRDefault="009F6CC6" w:rsidP="00B40B43">
      <w:pPr>
        <w:pStyle w:val="Heading1"/>
        <w:spacing w:before="0"/>
        <w:ind w:left="0" w:hanging="6"/>
        <w:rPr>
          <w:szCs w:val="28"/>
        </w:rPr>
      </w:pPr>
      <w:bookmarkStart w:id="18" w:name="_Toc184631504"/>
      <w:bookmarkStart w:id="19" w:name="_Toc184631829"/>
      <w:bookmarkEnd w:id="18"/>
      <w:bookmarkEnd w:id="19"/>
    </w:p>
    <w:p w14:paraId="57C60879" w14:textId="58B5F834" w:rsidR="009F6CC6" w:rsidRPr="00B40B43" w:rsidRDefault="009F6CC6" w:rsidP="00B40B43">
      <w:pPr>
        <w:pStyle w:val="Heading1"/>
        <w:numPr>
          <w:ilvl w:val="0"/>
          <w:numId w:val="0"/>
        </w:numPr>
        <w:spacing w:before="0" w:after="480"/>
        <w:ind w:hanging="6"/>
        <w:rPr>
          <w:szCs w:val="28"/>
          <w:bdr w:val="none" w:sz="0" w:space="0" w:color="auto" w:frame="1"/>
        </w:rPr>
      </w:pPr>
      <w:bookmarkStart w:id="20" w:name="_Toc184631830"/>
      <w:r w:rsidRPr="00B40B43">
        <w:rPr>
          <w:szCs w:val="28"/>
          <w:bdr w:val="none" w:sz="0" w:space="0" w:color="auto" w:frame="1"/>
        </w:rPr>
        <w:t>LANDASAN TEORI DAN KERANGKA PEMIKIRAN</w:t>
      </w:r>
      <w:bookmarkEnd w:id="20"/>
    </w:p>
    <w:p w14:paraId="41F29E8B" w14:textId="1EC8CB88" w:rsidR="005360CE" w:rsidRPr="00BC7EC9" w:rsidRDefault="005360CE" w:rsidP="00722D89">
      <w:pPr>
        <w:pStyle w:val="Heading2"/>
        <w:spacing w:before="0" w:after="120"/>
        <w:ind w:left="0" w:firstLine="0"/>
        <w:rPr>
          <w:bdr w:val="none" w:sz="0" w:space="0" w:color="auto" w:frame="1"/>
        </w:rPr>
      </w:pPr>
      <w:bookmarkStart w:id="21" w:name="_Toc184631505"/>
      <w:bookmarkStart w:id="22" w:name="_Toc184631831"/>
      <w:proofErr w:type="spellStart"/>
      <w:r w:rsidRPr="00BC7EC9">
        <w:rPr>
          <w:rFonts w:cs="Times New Roman"/>
          <w:szCs w:val="24"/>
        </w:rPr>
        <w:t>Tinjauan</w:t>
      </w:r>
      <w:proofErr w:type="spellEnd"/>
      <w:r w:rsidRPr="00BC7EC9">
        <w:rPr>
          <w:rFonts w:cs="Times New Roman"/>
          <w:szCs w:val="24"/>
        </w:rPr>
        <w:t xml:space="preserve"> Pustaka</w:t>
      </w:r>
      <w:bookmarkEnd w:id="21"/>
      <w:bookmarkEnd w:id="22"/>
    </w:p>
    <w:p w14:paraId="5AD8BBB3" w14:textId="53F813A1" w:rsidR="00722D89" w:rsidRDefault="00BE31E0" w:rsidP="00722D89">
      <w:pPr>
        <w:spacing w:after="0"/>
        <w:ind w:firstLine="567"/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>,</w:t>
      </w:r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mahasiswa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diminta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membuat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i/>
          <w:iCs/>
          <w:sz w:val="24"/>
          <w:szCs w:val="24"/>
        </w:rPr>
        <w:t>literatur</w:t>
      </w:r>
      <w:proofErr w:type="spellEnd"/>
      <w:r w:rsidR="0021041B" w:rsidRPr="00BC7EC9">
        <w:rPr>
          <w:rFonts w:cs="Times New Roman"/>
          <w:i/>
          <w:iCs/>
          <w:sz w:val="24"/>
          <w:szCs w:val="24"/>
        </w:rPr>
        <w:t xml:space="preserve"> review</w:t>
      </w:r>
      <w:r w:rsidRPr="00BC7EC9">
        <w:rPr>
          <w:rFonts w:cs="Times New Roman"/>
          <w:sz w:val="24"/>
          <w:szCs w:val="24"/>
        </w:rPr>
        <w:t xml:space="preserve">. </w:t>
      </w:r>
      <w:proofErr w:type="spellStart"/>
      <w:r w:rsidR="0021041B" w:rsidRPr="00BC7EC9">
        <w:rPr>
          <w:rFonts w:cs="Times New Roman"/>
          <w:sz w:val="24"/>
          <w:szCs w:val="24"/>
        </w:rPr>
        <w:t>Mahasiswa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laku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dasar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berap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rdahulu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te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terbit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di </w:t>
      </w:r>
      <w:r w:rsidRPr="00BC7EC9">
        <w:rPr>
          <w:rFonts w:cs="Times New Roman"/>
          <w:i/>
          <w:iCs/>
          <w:sz w:val="24"/>
          <w:szCs w:val="24"/>
        </w:rPr>
        <w:t xml:space="preserve">publish </w:t>
      </w: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jurna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lmiah</w:t>
      </w:r>
      <w:proofErr w:type="spellEnd"/>
      <w:r w:rsidRPr="00BC7EC9">
        <w:rPr>
          <w:rFonts w:cs="Times New Roman"/>
          <w:sz w:val="24"/>
          <w:szCs w:val="24"/>
        </w:rPr>
        <w:t xml:space="preserve">. Adapun </w:t>
      </w:r>
      <w:proofErr w:type="spellStart"/>
      <w:r w:rsidRPr="00BC7EC9">
        <w:rPr>
          <w:rFonts w:cs="Times New Roman"/>
          <w:sz w:val="24"/>
          <w:szCs w:val="24"/>
        </w:rPr>
        <w:t>hasi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an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21041B" w:rsidRPr="00BC7EC9">
        <w:rPr>
          <w:rFonts w:cs="Times New Roman"/>
          <w:sz w:val="24"/>
          <w:szCs w:val="24"/>
        </w:rPr>
        <w:t>mahasisw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jadi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aga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ah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bandi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milik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opi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C7EC9">
        <w:rPr>
          <w:rFonts w:cs="Times New Roman"/>
          <w:i/>
          <w:iCs/>
          <w:sz w:val="24"/>
          <w:szCs w:val="24"/>
        </w:rPr>
        <w:t>scope</w:t>
      </w:r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peneliti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8171A7" w:rsidRPr="00BC7EC9">
        <w:rPr>
          <w:rFonts w:cs="Times New Roman"/>
          <w:sz w:val="24"/>
          <w:szCs w:val="24"/>
        </w:rPr>
        <w:t>tidak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jauh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berbeda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. </w:t>
      </w:r>
      <w:proofErr w:type="spellStart"/>
      <w:r w:rsidR="008171A7" w:rsidRPr="00BC7EC9">
        <w:rPr>
          <w:rFonts w:cs="Times New Roman"/>
          <w:sz w:val="24"/>
          <w:szCs w:val="24"/>
        </w:rPr>
        <w:t>Peneliti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terdahulu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21041B" w:rsidRPr="00BC7EC9">
        <w:rPr>
          <w:rFonts w:cs="Times New Roman"/>
          <w:sz w:val="24"/>
          <w:szCs w:val="24"/>
        </w:rPr>
        <w:t>mahasiswa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ambil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adalah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peneliti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8171A7" w:rsidRPr="00BC7EC9">
        <w:rPr>
          <w:rFonts w:cs="Times New Roman"/>
          <w:sz w:val="24"/>
          <w:szCs w:val="24"/>
        </w:rPr>
        <w:t>berbentuk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jurnal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maupu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artikel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ilmiah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untuk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membandingk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kerangka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kerja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8171A7" w:rsidRPr="00BC7EC9">
        <w:rPr>
          <w:rFonts w:cs="Times New Roman"/>
          <w:sz w:val="24"/>
          <w:szCs w:val="24"/>
        </w:rPr>
        <w:t>ak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penulis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buat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deng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penelitian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sebelumnya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, </w:t>
      </w:r>
      <w:proofErr w:type="spellStart"/>
      <w:r w:rsidR="008171A7" w:rsidRPr="00BC7EC9">
        <w:rPr>
          <w:rFonts w:cs="Times New Roman"/>
          <w:sz w:val="24"/>
          <w:szCs w:val="24"/>
        </w:rPr>
        <w:t>berikut</w:t>
      </w:r>
      <w:proofErr w:type="spellEnd"/>
      <w:r w:rsidR="008171A7" w:rsidRPr="00BC7EC9">
        <w:rPr>
          <w:rFonts w:cs="Times New Roman"/>
          <w:sz w:val="24"/>
          <w:szCs w:val="24"/>
        </w:rPr>
        <w:t xml:space="preserve"> </w:t>
      </w:r>
      <w:proofErr w:type="spellStart"/>
      <w:r w:rsidR="008171A7" w:rsidRPr="00BC7EC9">
        <w:rPr>
          <w:rFonts w:cs="Times New Roman"/>
          <w:sz w:val="24"/>
          <w:szCs w:val="24"/>
        </w:rPr>
        <w:t>penjabarannya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. </w:t>
      </w:r>
      <w:proofErr w:type="spellStart"/>
      <w:r w:rsidR="0021041B" w:rsidRPr="00BC7EC9">
        <w:rPr>
          <w:rFonts w:cs="Times New Roman"/>
          <w:sz w:val="24"/>
          <w:szCs w:val="24"/>
        </w:rPr>
        <w:t>Ketentuan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jurnal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ilmiah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21041B" w:rsidRPr="00BC7EC9">
        <w:rPr>
          <w:rFonts w:cs="Times New Roman"/>
          <w:sz w:val="24"/>
          <w:szCs w:val="24"/>
        </w:rPr>
        <w:t>dibuat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literatur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review </w:t>
      </w:r>
      <w:proofErr w:type="spellStart"/>
      <w:r w:rsidR="0021041B" w:rsidRPr="00BC7EC9">
        <w:rPr>
          <w:rFonts w:cs="Times New Roman"/>
          <w:sz w:val="24"/>
          <w:szCs w:val="24"/>
        </w:rPr>
        <w:t>sebanyak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7-10</w:t>
      </w:r>
      <w:r w:rsidR="00B97824">
        <w:rPr>
          <w:rFonts w:cs="Times New Roman"/>
          <w:sz w:val="24"/>
          <w:szCs w:val="24"/>
        </w:rPr>
        <w:t xml:space="preserve"> </w:t>
      </w:r>
      <w:r w:rsidR="00035F60" w:rsidRPr="00BC7EC9">
        <w:rPr>
          <w:rFonts w:cs="Times New Roman"/>
          <w:sz w:val="24"/>
          <w:szCs w:val="24"/>
        </w:rPr>
        <w:t>paper/</w:t>
      </w:r>
      <w:proofErr w:type="spellStart"/>
      <w:r w:rsidR="0021041B" w:rsidRPr="00BC7EC9">
        <w:rPr>
          <w:rFonts w:cs="Times New Roman"/>
          <w:sz w:val="24"/>
          <w:szCs w:val="24"/>
        </w:rPr>
        <w:t>jurnal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dengan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rentang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waktu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3 </w:t>
      </w:r>
      <w:proofErr w:type="spellStart"/>
      <w:r w:rsidR="0021041B" w:rsidRPr="00BC7EC9">
        <w:rPr>
          <w:rFonts w:cs="Times New Roman"/>
          <w:sz w:val="24"/>
          <w:szCs w:val="24"/>
        </w:rPr>
        <w:t>tahun</w:t>
      </w:r>
      <w:proofErr w:type="spellEnd"/>
      <w:r w:rsidR="0021041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21041B" w:rsidRPr="00BC7EC9">
        <w:rPr>
          <w:rFonts w:cs="Times New Roman"/>
          <w:sz w:val="24"/>
          <w:szCs w:val="24"/>
        </w:rPr>
        <w:t>terakhir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. </w:t>
      </w:r>
      <w:proofErr w:type="spellStart"/>
      <w:r w:rsidR="00035F60" w:rsidRPr="00BC7EC9">
        <w:rPr>
          <w:rFonts w:cs="Times New Roman"/>
          <w:sz w:val="24"/>
          <w:szCs w:val="24"/>
        </w:rPr>
        <w:t>Daam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kajian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literatur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reviu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ini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dipilih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paper </w:t>
      </w:r>
      <w:proofErr w:type="spellStart"/>
      <w:r w:rsidR="00035F60" w:rsidRPr="00BC7EC9">
        <w:rPr>
          <w:rFonts w:cs="Times New Roman"/>
          <w:sz w:val="24"/>
          <w:szCs w:val="24"/>
        </w:rPr>
        <w:t>paper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035F60" w:rsidRPr="00BC7EC9">
        <w:rPr>
          <w:rFonts w:cs="Times New Roman"/>
          <w:sz w:val="24"/>
          <w:szCs w:val="24"/>
        </w:rPr>
        <w:t>mempunyai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relevansi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dengan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penelitian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C7EC9">
        <w:rPr>
          <w:rFonts w:cs="Times New Roman"/>
          <w:sz w:val="24"/>
          <w:szCs w:val="24"/>
        </w:rPr>
        <w:t>saudara</w:t>
      </w:r>
      <w:proofErr w:type="spellEnd"/>
      <w:r w:rsidR="00035F60" w:rsidRPr="00BC7EC9">
        <w:rPr>
          <w:rFonts w:cs="Times New Roman"/>
          <w:sz w:val="24"/>
          <w:szCs w:val="24"/>
        </w:rPr>
        <w:t xml:space="preserve">. </w:t>
      </w:r>
      <w:r w:rsidR="004A02F7" w:rsidRPr="00BC7EC9">
        <w:rPr>
          <w:rFonts w:cs="Times New Roman"/>
          <w:sz w:val="24"/>
          <w:szCs w:val="24"/>
        </w:rPr>
        <w:t xml:space="preserve">Rainfall </w:t>
      </w:r>
      <w:proofErr w:type="spellStart"/>
      <w:r w:rsidR="004A02F7" w:rsidRPr="00BC7EC9">
        <w:rPr>
          <w:rFonts w:cs="Times New Roman"/>
          <w:sz w:val="24"/>
          <w:szCs w:val="24"/>
        </w:rPr>
        <w:t>menurut</w:t>
      </w:r>
      <w:proofErr w:type="spellEnd"/>
      <w:r w:rsidR="004A02F7"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DOI":"10.35585/inspir.v10i2.2586","ISSN":"2088-6705","abstract":"… data curah hujan sebagai tahap awal data mining, yang meliputi proses input data ke … curah, temperatur, kecepatan angin, penyinaran matahari dan kelembaban udara yang diambil …","author":[{"dropping-particle":"","family":"Harlina","given":"Sitti","non-dropping-particle":"","parse-names":false,"suffix":""},{"dropping-particle":"","family":"Usman","given":"Usman","non-dropping-particle":"","parse-names":false,"suffix":""}],"container-title":"Inspiration: Jurnal Teknologi Informasi dan Komunikasi","id":"ITEM-1","issue":"2","issued":{"date-parts":[["2020"]]},"page":"163","title":"Analisa Prediktif Curah Hujan Data Time Series Berbasis Metode Neural Network","type":"article-journal","volume":"10"},"uris":["http://www.mendeley.com/documents/?uuid=a6a29bcf-745a-4c73-8c15-8e1977108fbb"]}],"mendeley":{"formattedCitation":"(Harlina &amp; Usman, 2020)","plainTextFormattedCitation":"(Harlina &amp; Usman, 2020)","previouslyFormattedCitation":"(Harlina &amp; Usman, 2020)"},"properties":{"noteIndex":0},"schema":"https://github.com/citation-style-language/schema/raw/master/csl-citation.json"}</w:instrText>
      </w:r>
      <w:r w:rsidR="004A02F7" w:rsidRPr="00BC7EC9">
        <w:rPr>
          <w:rFonts w:cs="Times New Roman"/>
          <w:sz w:val="24"/>
          <w:szCs w:val="24"/>
        </w:rPr>
        <w:fldChar w:fldCharType="separate"/>
      </w:r>
      <w:r w:rsidR="004A02F7" w:rsidRPr="00BC7EC9">
        <w:rPr>
          <w:rFonts w:cs="Times New Roman"/>
          <w:noProof/>
          <w:sz w:val="24"/>
          <w:szCs w:val="24"/>
        </w:rPr>
        <w:t>(Harlina &amp; Usman, 2020)</w:t>
      </w:r>
      <w:r w:rsidR="004A02F7" w:rsidRPr="00BC7EC9">
        <w:rPr>
          <w:rFonts w:cs="Times New Roman"/>
          <w:sz w:val="24"/>
          <w:szCs w:val="24"/>
        </w:rPr>
        <w:fldChar w:fldCharType="end"/>
      </w:r>
      <w:r w:rsidR="00722D89">
        <w:rPr>
          <w:rFonts w:cs="Times New Roman"/>
          <w:sz w:val="24"/>
          <w:szCs w:val="24"/>
        </w:rPr>
        <w:t>.</w:t>
      </w:r>
    </w:p>
    <w:p w14:paraId="08CB52DB" w14:textId="53D62F13" w:rsidR="0021041B" w:rsidRDefault="00035F60" w:rsidP="00722D89">
      <w:pPr>
        <w:spacing w:after="0"/>
        <w:ind w:firstLine="567"/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Selanjutny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97824">
        <w:rPr>
          <w:rFonts w:cs="Times New Roman"/>
          <w:i/>
          <w:sz w:val="24"/>
          <w:szCs w:val="24"/>
        </w:rPr>
        <w:t>paper-paper</w:t>
      </w:r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duku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tulis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97824">
        <w:rPr>
          <w:rFonts w:cs="Times New Roman"/>
          <w:i/>
          <w:sz w:val="24"/>
          <w:szCs w:val="24"/>
        </w:rPr>
        <w:t>summary</w:t>
      </w:r>
      <w:r w:rsidRPr="00BC7EC9">
        <w:rPr>
          <w:rFonts w:cs="Times New Roman"/>
          <w:sz w:val="24"/>
          <w:szCs w:val="24"/>
        </w:rPr>
        <w:t xml:space="preserve">  yang </w:t>
      </w:r>
      <w:proofErr w:type="spellStart"/>
      <w:r w:rsidRPr="00BC7EC9">
        <w:rPr>
          <w:rFonts w:cs="Times New Roman"/>
          <w:sz w:val="24"/>
          <w:szCs w:val="24"/>
        </w:rPr>
        <w:t>dituang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abel</w:t>
      </w:r>
      <w:proofErr w:type="spellEnd"/>
      <w:r w:rsidRPr="00BC7EC9">
        <w:rPr>
          <w:rFonts w:cs="Times New Roman"/>
          <w:sz w:val="24"/>
          <w:szCs w:val="24"/>
        </w:rPr>
        <w:t xml:space="preserve"> dan </w:t>
      </w:r>
      <w:proofErr w:type="spellStart"/>
      <w:r w:rsidRPr="00BC7EC9">
        <w:rPr>
          <w:rFonts w:cs="Times New Roman"/>
          <w:sz w:val="24"/>
          <w:szCs w:val="24"/>
        </w:rPr>
        <w:t>dijelas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gena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judul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penerbit</w:t>
      </w:r>
      <w:proofErr w:type="spellEnd"/>
      <w:r w:rsidRPr="00BC7EC9">
        <w:rPr>
          <w:rFonts w:cs="Times New Roman"/>
          <w:sz w:val="24"/>
          <w:szCs w:val="24"/>
        </w:rPr>
        <w:t xml:space="preserve"> dan </w:t>
      </w:r>
      <w:proofErr w:type="spellStart"/>
      <w:r w:rsidRPr="00BC7EC9">
        <w:rPr>
          <w:rFonts w:cs="Times New Roman"/>
          <w:sz w:val="24"/>
          <w:szCs w:val="24"/>
        </w:rPr>
        <w:t>tahun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judul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metode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hasil</w:t>
      </w:r>
      <w:proofErr w:type="spellEnd"/>
      <w:r w:rsidRPr="00BC7EC9">
        <w:rPr>
          <w:rFonts w:cs="Times New Roman"/>
          <w:sz w:val="24"/>
          <w:szCs w:val="24"/>
        </w:rPr>
        <w:t xml:space="preserve">). Paper yang </w:t>
      </w:r>
      <w:proofErr w:type="spellStart"/>
      <w:r w:rsidRPr="00BC7EC9">
        <w:rPr>
          <w:rFonts w:cs="Times New Roman"/>
          <w:sz w:val="24"/>
          <w:szCs w:val="24"/>
        </w:rPr>
        <w:t>diac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aga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dukung</w:t>
      </w:r>
      <w:proofErr w:type="spellEnd"/>
      <w:r w:rsidRPr="00BC7EC9">
        <w:rPr>
          <w:rFonts w:cs="Times New Roman"/>
          <w:sz w:val="24"/>
          <w:szCs w:val="24"/>
        </w:rPr>
        <w:t xml:space="preserve"> minimal 30 – 40 paper/</w:t>
      </w:r>
      <w:proofErr w:type="spellStart"/>
      <w:r w:rsidRPr="00BC7EC9">
        <w:rPr>
          <w:rFonts w:cs="Times New Roman"/>
          <w:sz w:val="24"/>
          <w:szCs w:val="24"/>
        </w:rPr>
        <w:t>artikel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</w:p>
    <w:p w14:paraId="238A442F" w14:textId="77777777" w:rsidR="00BC7EC9" w:rsidRPr="00BC7EC9" w:rsidRDefault="00BC7EC9" w:rsidP="00BC7EC9">
      <w:pPr>
        <w:spacing w:after="0"/>
        <w:ind w:firstLine="568"/>
        <w:rPr>
          <w:rStyle w:val="SubtleEmphasis"/>
          <w:rFonts w:eastAsiaTheme="minorHAnsi" w:cs="Times New Roman"/>
          <w:iCs w:val="0"/>
          <w:spacing w:val="0"/>
          <w:kern w:val="0"/>
          <w:szCs w:val="24"/>
        </w:rPr>
      </w:pPr>
    </w:p>
    <w:p w14:paraId="2592EF28" w14:textId="220DFE47" w:rsidR="00432108" w:rsidRPr="00BC7EC9" w:rsidRDefault="00432108" w:rsidP="00B97824">
      <w:pPr>
        <w:pStyle w:val="Heading2"/>
        <w:spacing w:before="0" w:after="120"/>
        <w:ind w:left="0" w:firstLine="0"/>
      </w:pPr>
      <w:bookmarkStart w:id="23" w:name="_Toc184631506"/>
      <w:bookmarkStart w:id="24" w:name="_Toc184631832"/>
      <w:proofErr w:type="spellStart"/>
      <w:r w:rsidRPr="00BC7EC9">
        <w:t>Landasan</w:t>
      </w:r>
      <w:proofErr w:type="spellEnd"/>
      <w:r w:rsidRPr="00BC7EC9">
        <w:t xml:space="preserve"> </w:t>
      </w:r>
      <w:proofErr w:type="spellStart"/>
      <w:r w:rsidRPr="00BC7EC9">
        <w:t>Teori</w:t>
      </w:r>
      <w:bookmarkEnd w:id="23"/>
      <w:bookmarkEnd w:id="24"/>
      <w:proofErr w:type="spellEnd"/>
    </w:p>
    <w:p w14:paraId="09068602" w14:textId="02F17E3E" w:rsidR="00035F60" w:rsidRPr="00BC7EC9" w:rsidRDefault="00035F60" w:rsidP="00035F60">
      <w:pPr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lan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o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tulis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ori-teori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menduku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elitiaan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  <w:proofErr w:type="spellStart"/>
      <w:r w:rsidRPr="00BC7EC9">
        <w:rPr>
          <w:rFonts w:cs="Times New Roman"/>
          <w:sz w:val="24"/>
          <w:szCs w:val="24"/>
        </w:rPr>
        <w:t>Lan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o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tulis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o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nta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onseptua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upu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lan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o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nta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tode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  <w:proofErr w:type="spellStart"/>
      <w:r w:rsidRPr="00BC7EC9">
        <w:rPr>
          <w:rFonts w:cs="Times New Roman"/>
          <w:sz w:val="24"/>
          <w:szCs w:val="24"/>
        </w:rPr>
        <w:t>Conto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pert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bawah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59F03CC0" w14:textId="77777777" w:rsidR="006A0ED0" w:rsidRPr="00BC7EC9" w:rsidRDefault="006A0ED0" w:rsidP="00B97824">
      <w:pPr>
        <w:pStyle w:val="Heading3"/>
        <w:numPr>
          <w:ilvl w:val="2"/>
          <w:numId w:val="37"/>
        </w:numPr>
        <w:spacing w:before="0" w:after="120"/>
        <w:ind w:left="709"/>
        <w:rPr>
          <w:rFonts w:cs="Times New Roman"/>
          <w:i/>
          <w:iCs/>
        </w:rPr>
      </w:pPr>
      <w:bookmarkStart w:id="25" w:name="_Toc184631507"/>
      <w:bookmarkStart w:id="26" w:name="_Toc184631833"/>
      <w:r w:rsidRPr="00BC7EC9">
        <w:rPr>
          <w:rFonts w:cs="Times New Roman"/>
          <w:i/>
          <w:iCs/>
        </w:rPr>
        <w:t xml:space="preserve">Artificial </w:t>
      </w:r>
      <w:proofErr w:type="spellStart"/>
      <w:r w:rsidRPr="00BC7EC9">
        <w:rPr>
          <w:rFonts w:cs="Times New Roman"/>
          <w:i/>
          <w:iCs/>
        </w:rPr>
        <w:t>Inteligence</w:t>
      </w:r>
      <w:bookmarkEnd w:id="25"/>
      <w:bookmarkEnd w:id="26"/>
      <w:proofErr w:type="spellEnd"/>
    </w:p>
    <w:p w14:paraId="70576B96" w14:textId="66E6A715" w:rsidR="006A0ED0" w:rsidRPr="00BC7EC9" w:rsidRDefault="006A0ED0" w:rsidP="006A0ED0">
      <w:pPr>
        <w:ind w:firstLine="709"/>
        <w:rPr>
          <w:rFonts w:cs="Times New Roman"/>
          <w:sz w:val="24"/>
          <w:szCs w:val="24"/>
        </w:rPr>
      </w:pPr>
      <w:r w:rsidRPr="00BC7EC9">
        <w:rPr>
          <w:rFonts w:cs="Times New Roman"/>
          <w:i/>
          <w:iCs/>
          <w:sz w:val="24"/>
          <w:szCs w:val="24"/>
        </w:rPr>
        <w:t>Artificial Intelligence</w:t>
      </w:r>
      <w:r w:rsidRPr="00BC7EC9">
        <w:rPr>
          <w:rFonts w:cs="Times New Roman"/>
          <w:sz w:val="24"/>
          <w:szCs w:val="24"/>
        </w:rPr>
        <w:t xml:space="preserve"> (AI)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cer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rtifisia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da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knik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menjadi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ompute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Cholissodin","given":"Imam","non-dropping-particle":"","parse-names":false,"suffix":""},{"dropping-particle":"","family":"Soebroto","given":"Arief Andy","non-dropping-particle":"","parse-names":false,"suffix":""},{"dropping-particle":"","family":"Hasanah","given":"Uswatun","non-dropping-particle":"","parse-names":false,"suffix":""},{"dropping-particle":"","family":"Febiola","given":"Yessica Inggir","non-dropping-particle":"","parse-names":false,"suffix":""}],"id":"ITEM-1","issued":{"date-parts":[["2020"]]},"publisher":"Fakultas Ilmu Komputer, Universitas Brawijaya","publisher-place":"Malang","title":"AI , MACHINE LEARNING &amp; DEEP LEARNING","type":"book"},"uris":["http://www.mendeley.com/documents/?uuid=6eb39f10-e85e-4537-a757-c12100da4cfd","http://www.mendeley.com/documents/?uuid=becd125b-9268-4e61-9b82-83bec85ca464"]}],"mendeley":{"formattedCitation":"(Cholissodin et al., 2020)","plainTextFormattedCitation":"(Cholissodin et al., 2020)","previouslyFormattedCitation":"(Cholissodin et al., 2020)"},"properties":{"noteIndex":0},"schema":"https://github.com/citation-style-language/schema/raw/master/csl-citation.json"}</w:instrText>
      </w:r>
      <w:r w:rsidRPr="00BC7EC9">
        <w:rPr>
          <w:rFonts w:cs="Times New Roman"/>
          <w:sz w:val="24"/>
          <w:szCs w:val="24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>(Cholissodin et al., 2020)</w:t>
      </w:r>
      <w:r w:rsidRPr="00BC7EC9">
        <w:rPr>
          <w:rFonts w:cs="Times New Roman"/>
          <w:sz w:val="24"/>
          <w:szCs w:val="24"/>
        </w:rPr>
        <w:fldChar w:fldCharType="end"/>
      </w:r>
      <w:r w:rsidRPr="00BC7EC9">
        <w:rPr>
          <w:rFonts w:cs="Times New Roman"/>
          <w:sz w:val="24"/>
          <w:szCs w:val="24"/>
        </w:rPr>
        <w:t>.</w:t>
      </w:r>
    </w:p>
    <w:p w14:paraId="333EB990" w14:textId="3CF2F027" w:rsidR="006A0ED0" w:rsidRPr="00BC7EC9" w:rsidRDefault="006A0ED0" w:rsidP="00645B70">
      <w:pPr>
        <w:pStyle w:val="Title"/>
        <w:numPr>
          <w:ilvl w:val="0"/>
          <w:numId w:val="0"/>
        </w:numPr>
        <w:rPr>
          <w:szCs w:val="24"/>
        </w:rPr>
      </w:pPr>
      <w:bookmarkStart w:id="27" w:name="_Toc184631508"/>
      <w:bookmarkStart w:id="28" w:name="_Toc184631834"/>
      <w:r w:rsidRPr="00BC7EC9">
        <w:rPr>
          <w:noProof/>
          <w:szCs w:val="24"/>
        </w:rPr>
        <w:lastRenderedPageBreak/>
        <w:drawing>
          <wp:inline distT="0" distB="0" distL="0" distR="0" wp14:anchorId="7FA66B98" wp14:editId="2E7A99C2">
            <wp:extent cx="4065278" cy="311255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1116" cy="31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7"/>
      <w:bookmarkEnd w:id="28"/>
    </w:p>
    <w:p w14:paraId="2FC56DD8" w14:textId="77777777" w:rsidR="00645B70" w:rsidRPr="00B97824" w:rsidRDefault="00645B70" w:rsidP="00645B70">
      <w:pPr>
        <w:pStyle w:val="Title"/>
        <w:rPr>
          <w:szCs w:val="24"/>
        </w:rPr>
      </w:pPr>
      <w:bookmarkStart w:id="29" w:name="_Toc184631509"/>
      <w:bookmarkStart w:id="30" w:name="_Toc184631835"/>
      <w:bookmarkEnd w:id="29"/>
      <w:bookmarkEnd w:id="30"/>
    </w:p>
    <w:p w14:paraId="5B977BF6" w14:textId="1639865D" w:rsidR="006A0ED0" w:rsidRPr="00BC7EC9" w:rsidRDefault="006A0ED0" w:rsidP="00980FEC">
      <w:pPr>
        <w:spacing w:after="0"/>
        <w:ind w:firstLine="709"/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Bida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lm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r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beda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tatistika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secar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mu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o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ny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bangu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landas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kni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dekat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heuresti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hingg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cer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rtifisia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kontribus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rhadap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golah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formas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dasar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ol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model </w:t>
      </w:r>
      <w:proofErr w:type="spellStart"/>
      <w:r w:rsidRPr="00BC7EC9">
        <w:rPr>
          <w:rFonts w:cs="Times New Roman"/>
          <w:sz w:val="24"/>
          <w:szCs w:val="24"/>
        </w:rPr>
        <w:t>penalar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nusi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Prasetyo","given":"Eko","non-dropping-particle":"","parse-names":false,"suffix":""}],"id":"ITEM-1","issued":{"date-parts":[["2014"]]},"publisher":"CV. ANDI OFFSET","publisher-place":"Yogyakarta","title":"DATA MINING - Mengolah Data Menjadi Informasi Menggunakan MATLAB","type":"book"},"uris":["http://www.mendeley.com/documents/?uuid=2e65a498-d451-47d6-b91f-175abad230d8","http://www.mendeley.com/documents/?uuid=ce769e88-52e2-4b26-8d73-05307ebd3c42"]}],"mendeley":{"formattedCitation":"(Prasetyo, 2014)","plainTextFormattedCitation":"(Prasetyo, 2014)","previouslyFormattedCitation":"(Prasetyo, 2014)"},"properties":{"noteIndex":0},"schema":"https://github.com/citation-style-language/schema/raw/master/csl-citation.json"}</w:instrText>
      </w:r>
      <w:r w:rsidRPr="00BC7EC9">
        <w:rPr>
          <w:rFonts w:cs="Times New Roman"/>
          <w:sz w:val="24"/>
          <w:szCs w:val="24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>(Prasetyo, 2014)</w:t>
      </w:r>
      <w:r w:rsidRPr="00BC7EC9">
        <w:rPr>
          <w:rFonts w:cs="Times New Roman"/>
          <w:sz w:val="24"/>
          <w:szCs w:val="24"/>
        </w:rPr>
        <w:fldChar w:fldCharType="end"/>
      </w:r>
      <w:r w:rsidRPr="00BC7EC9">
        <w:rPr>
          <w:rFonts w:cs="Times New Roman"/>
          <w:sz w:val="24"/>
          <w:szCs w:val="24"/>
        </w:rPr>
        <w:t>.</w:t>
      </w:r>
    </w:p>
    <w:p w14:paraId="5D7B859A" w14:textId="21D55FC1" w:rsidR="006A0ED0" w:rsidRPr="00BC7EC9" w:rsidRDefault="006A0ED0" w:rsidP="00980FEC">
      <w:pPr>
        <w:spacing w:after="0"/>
        <w:ind w:firstLine="709"/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Lingkup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tam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cer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rtifisia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car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mu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dalah</w:t>
      </w:r>
      <w:proofErr w:type="spellEnd"/>
      <w:r w:rsidRPr="00BC7EC9">
        <w:rPr>
          <w:rFonts w:cs="Times New Roman"/>
          <w:sz w:val="24"/>
          <w:szCs w:val="24"/>
        </w:rPr>
        <w:t>:</w:t>
      </w:r>
    </w:p>
    <w:p w14:paraId="66C13ABC" w14:textId="6CDD1C7C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 xml:space="preserve">1. </w:t>
      </w:r>
      <w:r w:rsidR="00C11C76" w:rsidRPr="00BC7EC9">
        <w:rPr>
          <w:rFonts w:cs="Times New Roman"/>
          <w:sz w:val="24"/>
          <w:szCs w:val="24"/>
        </w:rPr>
        <w:tab/>
      </w:r>
      <w:proofErr w:type="spellStart"/>
      <w:r w:rsidRPr="00BC7EC9">
        <w:rPr>
          <w:rFonts w:cs="Times New Roman"/>
          <w:sz w:val="24"/>
          <w:szCs w:val="24"/>
        </w:rPr>
        <w:t>Siste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akar</w:t>
      </w:r>
      <w:proofErr w:type="spellEnd"/>
      <w:r w:rsidRPr="00BC7EC9">
        <w:rPr>
          <w:rFonts w:cs="Times New Roman"/>
          <w:sz w:val="24"/>
          <w:szCs w:val="24"/>
        </w:rPr>
        <w:t xml:space="preserve"> (</w:t>
      </w:r>
      <w:r w:rsidRPr="00BC7EC9">
        <w:rPr>
          <w:rFonts w:cs="Times New Roman"/>
          <w:i/>
          <w:iCs/>
          <w:sz w:val="24"/>
          <w:szCs w:val="24"/>
        </w:rPr>
        <w:t>Expert System</w:t>
      </w:r>
      <w:r w:rsidRPr="00BC7EC9">
        <w:rPr>
          <w:rFonts w:cs="Times New Roman"/>
          <w:sz w:val="24"/>
          <w:szCs w:val="24"/>
        </w:rPr>
        <w:t xml:space="preserve">) : </w:t>
      </w:r>
      <w:proofErr w:type="spellStart"/>
      <w:r w:rsidRPr="00BC7EC9">
        <w:rPr>
          <w:rFonts w:cs="Times New Roman"/>
          <w:sz w:val="24"/>
          <w:szCs w:val="24"/>
        </w:rPr>
        <w:t>Dal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hal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, computer </w:t>
      </w:r>
      <w:proofErr w:type="spellStart"/>
      <w:r w:rsidRPr="00BC7EC9">
        <w:rPr>
          <w:rFonts w:cs="Times New Roman"/>
          <w:sz w:val="24"/>
          <w:szCs w:val="24"/>
        </w:rPr>
        <w:t>digun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aga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aran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yimp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getahuan</w:t>
      </w:r>
      <w:proofErr w:type="spellEnd"/>
      <w:r w:rsidRPr="00BC7EC9">
        <w:rPr>
          <w:rFonts w:cs="Times New Roman"/>
          <w:sz w:val="24"/>
          <w:szCs w:val="24"/>
        </w:rPr>
        <w:t xml:space="preserve"> para </w:t>
      </w:r>
      <w:proofErr w:type="spellStart"/>
      <w:r w:rsidRPr="00BC7EC9">
        <w:rPr>
          <w:rFonts w:cs="Times New Roman"/>
          <w:sz w:val="24"/>
          <w:szCs w:val="24"/>
        </w:rPr>
        <w:t>pakar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emikian</w:t>
      </w:r>
      <w:proofErr w:type="spellEnd"/>
      <w:r w:rsidRPr="00BC7EC9">
        <w:rPr>
          <w:rFonts w:cs="Times New Roman"/>
          <w:sz w:val="24"/>
          <w:szCs w:val="24"/>
        </w:rPr>
        <w:t xml:space="preserve"> computer </w:t>
      </w:r>
      <w:proofErr w:type="spellStart"/>
      <w:r w:rsidRPr="00BC7EC9">
        <w:rPr>
          <w:rFonts w:cs="Times New Roman"/>
          <w:sz w:val="24"/>
          <w:szCs w:val="24"/>
        </w:rPr>
        <w:t>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milik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ahli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yelesai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masalah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ir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ahlian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dimiliki</w:t>
      </w:r>
      <w:proofErr w:type="spellEnd"/>
      <w:r w:rsidRPr="00BC7EC9">
        <w:rPr>
          <w:rFonts w:cs="Times New Roman"/>
          <w:sz w:val="24"/>
          <w:szCs w:val="24"/>
        </w:rPr>
        <w:t xml:space="preserve"> oleh para </w:t>
      </w:r>
      <w:proofErr w:type="spellStart"/>
      <w:r w:rsidRPr="00BC7EC9">
        <w:rPr>
          <w:rFonts w:cs="Times New Roman"/>
          <w:sz w:val="24"/>
          <w:szCs w:val="24"/>
        </w:rPr>
        <w:t>pakar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1DF73DAD" w14:textId="799AB70E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 xml:space="preserve">2. </w:t>
      </w:r>
      <w:r w:rsidR="00C11C76" w:rsidRPr="00BC7EC9">
        <w:rPr>
          <w:rFonts w:cs="Times New Roman"/>
          <w:sz w:val="24"/>
          <w:szCs w:val="24"/>
        </w:rPr>
        <w:tab/>
      </w:r>
      <w:proofErr w:type="spellStart"/>
      <w:r w:rsidRPr="00BC7EC9">
        <w:rPr>
          <w:rFonts w:cs="Times New Roman"/>
          <w:sz w:val="24"/>
          <w:szCs w:val="24"/>
        </w:rPr>
        <w:t>Pengolahan</w:t>
      </w:r>
      <w:proofErr w:type="spellEnd"/>
      <w:r w:rsidRPr="00BC7EC9">
        <w:rPr>
          <w:rFonts w:cs="Times New Roman"/>
          <w:sz w:val="24"/>
          <w:szCs w:val="24"/>
        </w:rPr>
        <w:t xml:space="preserve"> Bahasa </w:t>
      </w:r>
      <w:proofErr w:type="spellStart"/>
      <w:r w:rsidRPr="00BC7EC9">
        <w:rPr>
          <w:rFonts w:cs="Times New Roman"/>
          <w:sz w:val="24"/>
          <w:szCs w:val="24"/>
        </w:rPr>
        <w:t>Alami</w:t>
      </w:r>
      <w:proofErr w:type="spellEnd"/>
      <w:r w:rsidRPr="00BC7EC9">
        <w:rPr>
          <w:rFonts w:cs="Times New Roman"/>
          <w:sz w:val="24"/>
          <w:szCs w:val="24"/>
        </w:rPr>
        <w:t xml:space="preserve"> (</w:t>
      </w:r>
      <w:r w:rsidRPr="00BC7EC9">
        <w:rPr>
          <w:rFonts w:cs="Times New Roman"/>
          <w:i/>
          <w:iCs/>
          <w:sz w:val="24"/>
          <w:szCs w:val="24"/>
        </w:rPr>
        <w:t xml:space="preserve">Natural </w:t>
      </w:r>
      <w:proofErr w:type="spellStart"/>
      <w:r w:rsidRPr="00BC7EC9">
        <w:rPr>
          <w:rFonts w:cs="Times New Roman"/>
          <w:i/>
          <w:iCs/>
          <w:sz w:val="24"/>
          <w:szCs w:val="24"/>
        </w:rPr>
        <w:t>Languange</w:t>
      </w:r>
      <w:proofErr w:type="spellEnd"/>
      <w:r w:rsidRPr="00BC7EC9">
        <w:rPr>
          <w:rFonts w:cs="Times New Roman"/>
          <w:i/>
          <w:iCs/>
          <w:sz w:val="24"/>
          <w:szCs w:val="24"/>
        </w:rPr>
        <w:t xml:space="preserve"> Processing</w:t>
      </w:r>
      <w:r w:rsidRPr="00BC7EC9">
        <w:rPr>
          <w:rFonts w:cs="Times New Roman"/>
          <w:sz w:val="24"/>
          <w:szCs w:val="24"/>
        </w:rPr>
        <w:t xml:space="preserve">) :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golahan</w:t>
      </w:r>
      <w:proofErr w:type="spellEnd"/>
      <w:r w:rsidRPr="00BC7EC9">
        <w:rPr>
          <w:rFonts w:cs="Times New Roman"/>
          <w:sz w:val="24"/>
          <w:szCs w:val="24"/>
        </w:rPr>
        <w:t xml:space="preserve"> Bahasa </w:t>
      </w:r>
      <w:proofErr w:type="spellStart"/>
      <w:r w:rsidRPr="00BC7EC9">
        <w:rPr>
          <w:rFonts w:cs="Times New Roman"/>
          <w:sz w:val="24"/>
          <w:szCs w:val="24"/>
        </w:rPr>
        <w:t>alam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harapkan</w:t>
      </w:r>
      <w:proofErr w:type="spellEnd"/>
      <w:r w:rsidRPr="00BC7EC9">
        <w:rPr>
          <w:rFonts w:cs="Times New Roman"/>
          <w:sz w:val="24"/>
          <w:szCs w:val="24"/>
        </w:rPr>
        <w:t xml:space="preserve"> user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komunikas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computer </w:t>
      </w:r>
      <w:proofErr w:type="spellStart"/>
      <w:r w:rsidRPr="00BC7EC9">
        <w:rPr>
          <w:rFonts w:cs="Times New Roman"/>
          <w:sz w:val="24"/>
          <w:szCs w:val="24"/>
        </w:rPr>
        <w:t>menggunakan</w:t>
      </w:r>
      <w:proofErr w:type="spellEnd"/>
      <w:r w:rsidRPr="00BC7EC9">
        <w:rPr>
          <w:rFonts w:cs="Times New Roman"/>
          <w:sz w:val="24"/>
          <w:szCs w:val="24"/>
        </w:rPr>
        <w:t xml:space="preserve"> Bahasa </w:t>
      </w:r>
      <w:proofErr w:type="spellStart"/>
      <w:r w:rsidRPr="00BC7EC9">
        <w:rPr>
          <w:rFonts w:cs="Times New Roman"/>
          <w:sz w:val="24"/>
          <w:szCs w:val="24"/>
        </w:rPr>
        <w:t>sehari</w:t>
      </w:r>
      <w:proofErr w:type="spellEnd"/>
      <w:r w:rsidRPr="00BC7EC9">
        <w:rPr>
          <w:rFonts w:cs="Times New Roman"/>
          <w:sz w:val="24"/>
          <w:szCs w:val="24"/>
        </w:rPr>
        <w:t xml:space="preserve"> – </w:t>
      </w:r>
      <w:proofErr w:type="spellStart"/>
      <w:r w:rsidRPr="00BC7EC9">
        <w:rPr>
          <w:rFonts w:cs="Times New Roman"/>
          <w:sz w:val="24"/>
          <w:szCs w:val="24"/>
        </w:rPr>
        <w:t>hari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3105E798" w14:textId="3F6D9796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 xml:space="preserve">3. </w:t>
      </w:r>
      <w:r w:rsidR="00C11C76" w:rsidRPr="00BC7EC9">
        <w:rPr>
          <w:rFonts w:cs="Times New Roman"/>
          <w:sz w:val="24"/>
          <w:szCs w:val="24"/>
        </w:rPr>
        <w:tab/>
      </w:r>
      <w:proofErr w:type="spellStart"/>
      <w:r w:rsidRPr="00BC7EC9">
        <w:rPr>
          <w:rFonts w:cs="Times New Roman"/>
          <w:sz w:val="24"/>
          <w:szCs w:val="24"/>
        </w:rPr>
        <w:t>Pengenal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capan</w:t>
      </w:r>
      <w:proofErr w:type="spellEnd"/>
      <w:r w:rsidRPr="00BC7EC9">
        <w:rPr>
          <w:rFonts w:cs="Times New Roman"/>
          <w:sz w:val="24"/>
          <w:szCs w:val="24"/>
        </w:rPr>
        <w:t xml:space="preserve"> (</w:t>
      </w:r>
      <w:r w:rsidRPr="00BC7EC9">
        <w:rPr>
          <w:rFonts w:cs="Times New Roman"/>
          <w:i/>
          <w:iCs/>
          <w:sz w:val="24"/>
          <w:szCs w:val="24"/>
        </w:rPr>
        <w:t>Speech Recognition</w:t>
      </w:r>
      <w:r w:rsidRPr="00BC7EC9">
        <w:rPr>
          <w:rFonts w:cs="Times New Roman"/>
          <w:sz w:val="24"/>
          <w:szCs w:val="24"/>
        </w:rPr>
        <w:t xml:space="preserve">) : </w:t>
      </w:r>
      <w:proofErr w:type="spellStart"/>
      <w:r w:rsidRPr="00BC7EC9">
        <w:rPr>
          <w:rFonts w:cs="Times New Roman"/>
          <w:sz w:val="24"/>
          <w:szCs w:val="24"/>
        </w:rPr>
        <w:t>Melalu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genal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capan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diharap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nusi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komunikas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engan</w:t>
      </w:r>
      <w:proofErr w:type="spellEnd"/>
      <w:r w:rsidRPr="00BC7EC9">
        <w:rPr>
          <w:rFonts w:cs="Times New Roman"/>
          <w:sz w:val="24"/>
          <w:szCs w:val="24"/>
        </w:rPr>
        <w:t xml:space="preserve"> computer </w:t>
      </w:r>
      <w:proofErr w:type="spellStart"/>
      <w:r w:rsidRPr="00BC7EC9">
        <w:rPr>
          <w:rFonts w:cs="Times New Roman"/>
          <w:sz w:val="24"/>
          <w:szCs w:val="24"/>
        </w:rPr>
        <w:t>menggun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uara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4A929294" w14:textId="12ABB00A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>4.</w:t>
      </w:r>
      <w:r w:rsidR="00C11C76" w:rsidRPr="00BC7EC9">
        <w:rPr>
          <w:rFonts w:cs="Times New Roman"/>
          <w:sz w:val="24"/>
          <w:szCs w:val="24"/>
        </w:rPr>
        <w:tab/>
      </w:r>
      <w:proofErr w:type="spellStart"/>
      <w:r w:rsidRPr="00BC7EC9">
        <w:rPr>
          <w:rFonts w:cs="Times New Roman"/>
          <w:sz w:val="24"/>
          <w:szCs w:val="24"/>
        </w:rPr>
        <w:t>Robotika</w:t>
      </w:r>
      <w:proofErr w:type="spellEnd"/>
      <w:r w:rsidRPr="00BC7EC9">
        <w:rPr>
          <w:rFonts w:cs="Times New Roman"/>
          <w:sz w:val="24"/>
          <w:szCs w:val="24"/>
        </w:rPr>
        <w:t xml:space="preserve"> dan </w:t>
      </w:r>
      <w:proofErr w:type="spellStart"/>
      <w:r w:rsidRPr="00BC7EC9">
        <w:rPr>
          <w:rFonts w:cs="Times New Roman"/>
          <w:sz w:val="24"/>
          <w:szCs w:val="24"/>
        </w:rPr>
        <w:t>Sistem</w:t>
      </w:r>
      <w:proofErr w:type="spellEnd"/>
      <w:r w:rsidRPr="00BC7EC9">
        <w:rPr>
          <w:rFonts w:cs="Times New Roman"/>
          <w:sz w:val="24"/>
          <w:szCs w:val="24"/>
        </w:rPr>
        <w:t xml:space="preserve"> Sensor (</w:t>
      </w:r>
      <w:r w:rsidRPr="00BC7EC9">
        <w:rPr>
          <w:rFonts w:cs="Times New Roman"/>
          <w:i/>
          <w:iCs/>
          <w:sz w:val="24"/>
          <w:szCs w:val="24"/>
        </w:rPr>
        <w:t>Robotics and Sensory System</w:t>
      </w:r>
      <w:r w:rsidRPr="00BC7EC9">
        <w:rPr>
          <w:rFonts w:cs="Times New Roman"/>
          <w:sz w:val="24"/>
          <w:szCs w:val="24"/>
        </w:rPr>
        <w:t xml:space="preserve">) : </w:t>
      </w:r>
      <w:proofErr w:type="spellStart"/>
      <w:r w:rsidRPr="00BC7EC9">
        <w:rPr>
          <w:rFonts w:cs="Times New Roman"/>
          <w:sz w:val="24"/>
          <w:szCs w:val="24"/>
        </w:rPr>
        <w:t>Penerap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cerdas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rtifisial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memadu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lm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getahuan</w:t>
      </w:r>
      <w:proofErr w:type="spellEnd"/>
      <w:r w:rsidRPr="00BC7EC9">
        <w:rPr>
          <w:rFonts w:cs="Times New Roman"/>
          <w:sz w:val="24"/>
          <w:szCs w:val="24"/>
        </w:rPr>
        <w:t xml:space="preserve"> dan </w:t>
      </w:r>
      <w:proofErr w:type="spellStart"/>
      <w:r w:rsidRPr="00BC7EC9">
        <w:rPr>
          <w:rFonts w:cs="Times New Roman"/>
          <w:sz w:val="24"/>
          <w:szCs w:val="24"/>
        </w:rPr>
        <w:t>teknologi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rekayasa</w:t>
      </w:r>
      <w:proofErr w:type="spellEnd"/>
      <w:r w:rsidRPr="00BC7EC9">
        <w:rPr>
          <w:rFonts w:cs="Times New Roman"/>
          <w:sz w:val="24"/>
          <w:szCs w:val="24"/>
        </w:rPr>
        <w:t xml:space="preserve"> robot, </w:t>
      </w:r>
      <w:proofErr w:type="spellStart"/>
      <w:r w:rsidRPr="00BC7EC9">
        <w:rPr>
          <w:rFonts w:cs="Times New Roman"/>
          <w:sz w:val="24"/>
          <w:szCs w:val="24"/>
        </w:rPr>
        <w:t>manufaktur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aplikasi</w:t>
      </w:r>
      <w:proofErr w:type="spellEnd"/>
      <w:r w:rsidRPr="00BC7EC9">
        <w:rPr>
          <w:rFonts w:cs="Times New Roman"/>
          <w:sz w:val="24"/>
          <w:szCs w:val="24"/>
        </w:rPr>
        <w:t xml:space="preserve"> dan </w:t>
      </w:r>
      <w:proofErr w:type="spellStart"/>
      <w:r w:rsidRPr="00BC7EC9">
        <w:rPr>
          <w:rFonts w:cs="Times New Roman"/>
          <w:sz w:val="24"/>
          <w:szCs w:val="24"/>
        </w:rPr>
        <w:t>desposisi</w:t>
      </w:r>
      <w:proofErr w:type="spellEnd"/>
      <w:r w:rsidRPr="00BC7EC9">
        <w:rPr>
          <w:rFonts w:cs="Times New Roman"/>
          <w:sz w:val="24"/>
          <w:szCs w:val="24"/>
        </w:rPr>
        <w:t xml:space="preserve"> structural. Robot </w:t>
      </w:r>
      <w:proofErr w:type="spellStart"/>
      <w:r w:rsidRPr="00BC7EC9">
        <w:rPr>
          <w:rFonts w:cs="Times New Roman"/>
          <w:sz w:val="24"/>
          <w:szCs w:val="24"/>
        </w:rPr>
        <w:lastRenderedPageBreak/>
        <w:t>adalah</w:t>
      </w:r>
      <w:proofErr w:type="spellEnd"/>
      <w:r w:rsidRPr="00BC7EC9">
        <w:rPr>
          <w:rFonts w:cs="Times New Roman"/>
          <w:sz w:val="24"/>
          <w:szCs w:val="24"/>
        </w:rPr>
        <w:t xml:space="preserve"> system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lat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digun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gganti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inerj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nusi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car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otomatis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740E01DE" w14:textId="5F8D23DB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 xml:space="preserve">5. </w:t>
      </w:r>
      <w:r w:rsidR="00C11C76" w:rsidRPr="00BC7EC9">
        <w:rPr>
          <w:rFonts w:cs="Times New Roman"/>
          <w:sz w:val="24"/>
          <w:szCs w:val="24"/>
        </w:rPr>
        <w:tab/>
      </w:r>
      <w:r w:rsidRPr="00BC7EC9">
        <w:rPr>
          <w:rFonts w:cs="Times New Roman"/>
          <w:i/>
          <w:iCs/>
          <w:sz w:val="24"/>
          <w:szCs w:val="24"/>
        </w:rPr>
        <w:t>Computer Vision</w:t>
      </w:r>
      <w:r w:rsidRPr="00BC7EC9">
        <w:rPr>
          <w:rFonts w:cs="Times New Roman"/>
          <w:sz w:val="24"/>
          <w:szCs w:val="24"/>
        </w:rPr>
        <w:t xml:space="preserve"> : </w:t>
      </w:r>
      <w:proofErr w:type="spellStart"/>
      <w:r w:rsidRPr="00BC7EC9">
        <w:rPr>
          <w:rFonts w:cs="Times New Roman"/>
          <w:sz w:val="24"/>
          <w:szCs w:val="24"/>
        </w:rPr>
        <w:t>Mencob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u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ginterpretasi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gamb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objek</w:t>
      </w:r>
      <w:proofErr w:type="spellEnd"/>
      <w:r w:rsidRPr="00BC7EC9">
        <w:rPr>
          <w:rFonts w:cs="Times New Roman"/>
          <w:sz w:val="24"/>
          <w:szCs w:val="24"/>
        </w:rPr>
        <w:t xml:space="preserve"> – </w:t>
      </w:r>
      <w:proofErr w:type="spellStart"/>
      <w:r w:rsidRPr="00BC7EC9">
        <w:rPr>
          <w:rFonts w:cs="Times New Roman"/>
          <w:sz w:val="24"/>
          <w:szCs w:val="24"/>
        </w:rPr>
        <w:t>obje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ampa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lalui</w:t>
      </w:r>
      <w:proofErr w:type="spellEnd"/>
      <w:r w:rsidRPr="00BC7EC9">
        <w:rPr>
          <w:rFonts w:cs="Times New Roman"/>
          <w:sz w:val="24"/>
          <w:szCs w:val="24"/>
        </w:rPr>
        <w:t xml:space="preserve"> computer. Salah </w:t>
      </w:r>
      <w:proofErr w:type="spellStart"/>
      <w:r w:rsidRPr="00BC7EC9">
        <w:rPr>
          <w:rFonts w:cs="Times New Roman"/>
          <w:sz w:val="24"/>
          <w:szCs w:val="24"/>
        </w:rPr>
        <w:t>sat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caba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ngetahuan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mempelaja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agaimana</w:t>
      </w:r>
      <w:proofErr w:type="spellEnd"/>
      <w:r w:rsidRPr="00BC7EC9">
        <w:rPr>
          <w:rFonts w:cs="Times New Roman"/>
          <w:sz w:val="24"/>
          <w:szCs w:val="24"/>
        </w:rPr>
        <w:t xml:space="preserve"> computer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genal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objek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diamat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observasi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586A9423" w14:textId="44A5798D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 xml:space="preserve">6. </w:t>
      </w:r>
      <w:r w:rsidR="00C11C76" w:rsidRPr="00BC7EC9">
        <w:rPr>
          <w:rFonts w:cs="Times New Roman"/>
          <w:sz w:val="24"/>
          <w:szCs w:val="24"/>
        </w:rPr>
        <w:tab/>
      </w:r>
      <w:r w:rsidRPr="00BC7EC9">
        <w:rPr>
          <w:rFonts w:cs="Times New Roman"/>
          <w:i/>
          <w:iCs/>
          <w:sz w:val="24"/>
          <w:szCs w:val="24"/>
        </w:rPr>
        <w:t>Intelligent Computer-Aided Instruction</w:t>
      </w:r>
      <w:r w:rsidRPr="00BC7EC9">
        <w:rPr>
          <w:rFonts w:cs="Times New Roman"/>
          <w:sz w:val="24"/>
          <w:szCs w:val="24"/>
        </w:rPr>
        <w:t xml:space="preserve"> : </w:t>
      </w:r>
      <w:proofErr w:type="spellStart"/>
      <w:r w:rsidRPr="00BC7EC9">
        <w:rPr>
          <w:rFonts w:cs="Times New Roman"/>
          <w:sz w:val="24"/>
          <w:szCs w:val="24"/>
        </w:rPr>
        <w:t>Kompute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gun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agai</w:t>
      </w:r>
      <w:proofErr w:type="spellEnd"/>
      <w:r w:rsidRPr="00BC7EC9">
        <w:rPr>
          <w:rFonts w:cs="Times New Roman"/>
          <w:sz w:val="24"/>
          <w:szCs w:val="24"/>
        </w:rPr>
        <w:t xml:space="preserve"> tutor yang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latih</w:t>
      </w:r>
      <w:proofErr w:type="spellEnd"/>
      <w:r w:rsidRPr="00BC7EC9">
        <w:rPr>
          <w:rFonts w:cs="Times New Roman"/>
          <w:sz w:val="24"/>
          <w:szCs w:val="24"/>
        </w:rPr>
        <w:t xml:space="preserve"> dan </w:t>
      </w:r>
      <w:proofErr w:type="spellStart"/>
      <w:r w:rsidRPr="00BC7EC9">
        <w:rPr>
          <w:rFonts w:cs="Times New Roman"/>
          <w:sz w:val="24"/>
          <w:szCs w:val="24"/>
        </w:rPr>
        <w:t>mengajar</w:t>
      </w:r>
      <w:proofErr w:type="spellEnd"/>
      <w:r w:rsidRPr="00BC7EC9">
        <w:rPr>
          <w:rFonts w:cs="Times New Roman"/>
          <w:sz w:val="24"/>
          <w:szCs w:val="24"/>
        </w:rPr>
        <w:t>.</w:t>
      </w:r>
    </w:p>
    <w:p w14:paraId="5B1CCBE3" w14:textId="3044B631" w:rsidR="006A0ED0" w:rsidRPr="00BC7EC9" w:rsidRDefault="006A0ED0" w:rsidP="00980FEC">
      <w:pPr>
        <w:spacing w:after="0"/>
        <w:ind w:left="709" w:hanging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t xml:space="preserve">7. </w:t>
      </w:r>
      <w:r w:rsidR="00C11C76" w:rsidRPr="00BC7EC9">
        <w:rPr>
          <w:rFonts w:cs="Times New Roman"/>
          <w:sz w:val="24"/>
          <w:szCs w:val="24"/>
        </w:rPr>
        <w:tab/>
      </w:r>
      <w:r w:rsidRPr="00BC7EC9">
        <w:rPr>
          <w:rFonts w:cs="Times New Roman"/>
          <w:i/>
          <w:iCs/>
          <w:sz w:val="24"/>
          <w:szCs w:val="24"/>
        </w:rPr>
        <w:t xml:space="preserve">Game Playing </w:t>
      </w:r>
      <w:r w:rsidRPr="00BC7EC9">
        <w:rPr>
          <w:rFonts w:cs="Times New Roman"/>
          <w:sz w:val="24"/>
          <w:szCs w:val="24"/>
        </w:rPr>
        <w:t xml:space="preserve">: </w:t>
      </w:r>
      <w:proofErr w:type="spellStart"/>
      <w:r w:rsidRPr="00BC7EC9">
        <w:rPr>
          <w:rFonts w:cs="Times New Roman"/>
          <w:sz w:val="24"/>
          <w:szCs w:val="24"/>
        </w:rPr>
        <w:t>Kegiat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ompleks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didalamny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r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aturan</w:t>
      </w:r>
      <w:proofErr w:type="spellEnd"/>
      <w:r w:rsidRPr="00BC7EC9">
        <w:rPr>
          <w:rFonts w:cs="Times New Roman"/>
          <w:sz w:val="24"/>
          <w:szCs w:val="24"/>
        </w:rPr>
        <w:t xml:space="preserve">, play dan </w:t>
      </w:r>
      <w:proofErr w:type="spellStart"/>
      <w:r w:rsidRPr="00BC7EC9">
        <w:rPr>
          <w:rFonts w:cs="Times New Roman"/>
          <w:sz w:val="24"/>
          <w:szCs w:val="24"/>
        </w:rPr>
        <w:t>buday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Sutojo, T, Edy Mulyanto","given":"Vincent Suhartono","non-dropping-particle":"","parse-names":false,"suffix":""}],"id":"ITEM-1","issued":{"date-parts":[["2011"]]},"publisher":"ANDI dengan UDINUS","publisher-place":"Yogyakarta","title":"Kecerdasan Buatan","type":"book"},"uris":["http://www.mendeley.com/documents/?uuid=4b7a6d18-5ec1-48cb-9196-7fc27494de91","http://www.mendeley.com/documents/?uuid=26563b89-a48a-4d4f-be40-5b942f3b7449"]}],"mendeley":{"formattedCitation":"(Sutojo, T, Edy Mulyanto, 2011)","plainTextFormattedCitation":"(Sutojo, T, Edy Mulyanto, 2011)","previouslyFormattedCitation":"(Sutojo, T, Edy Mulyanto, 2011)"},"properties":{"noteIndex":0},"schema":"https://github.com/citation-style-language/schema/raw/master/csl-citation.json"}</w:instrText>
      </w:r>
      <w:r w:rsidRPr="00BC7EC9">
        <w:rPr>
          <w:rFonts w:cs="Times New Roman"/>
          <w:sz w:val="24"/>
          <w:szCs w:val="24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>(Sutojo, T, Edy Mulyanto, 2011)</w:t>
      </w:r>
      <w:r w:rsidRPr="00BC7EC9">
        <w:rPr>
          <w:rFonts w:cs="Times New Roman"/>
          <w:sz w:val="24"/>
          <w:szCs w:val="24"/>
        </w:rPr>
        <w:fldChar w:fldCharType="end"/>
      </w:r>
      <w:r w:rsidRPr="00BC7EC9">
        <w:rPr>
          <w:rFonts w:cs="Times New Roman"/>
          <w:sz w:val="24"/>
          <w:szCs w:val="24"/>
        </w:rPr>
        <w:t>.</w:t>
      </w:r>
    </w:p>
    <w:p w14:paraId="570E3E7B" w14:textId="77777777" w:rsidR="00980FEC" w:rsidRPr="00BC7EC9" w:rsidRDefault="00980FEC" w:rsidP="00980FEC">
      <w:pPr>
        <w:spacing w:after="0"/>
        <w:rPr>
          <w:rFonts w:cs="Times New Roman"/>
          <w:sz w:val="24"/>
          <w:szCs w:val="24"/>
        </w:rPr>
      </w:pPr>
    </w:p>
    <w:p w14:paraId="4317DB35" w14:textId="19415181" w:rsidR="006A0ED0" w:rsidRPr="00BC7EC9" w:rsidRDefault="00CA53C8" w:rsidP="006A0ED0">
      <w:pPr>
        <w:pStyle w:val="Heading3"/>
        <w:ind w:left="709"/>
        <w:rPr>
          <w:rFonts w:cs="Times New Roman"/>
          <w:i/>
          <w:iCs/>
        </w:rPr>
      </w:pPr>
      <w:bookmarkStart w:id="31" w:name="_Toc184631510"/>
      <w:bookmarkStart w:id="32" w:name="_Toc184631836"/>
      <w:r w:rsidRPr="00BC7EC9">
        <w:rPr>
          <w:rFonts w:cs="Times New Roman"/>
          <w:i/>
          <w:iCs/>
        </w:rPr>
        <w:t>Machine Learning</w:t>
      </w:r>
      <w:bookmarkEnd w:id="31"/>
      <w:bookmarkEnd w:id="32"/>
    </w:p>
    <w:p w14:paraId="6C4AC38D" w14:textId="09FAC062" w:rsidR="00747A2A" w:rsidRPr="00BC7EC9" w:rsidRDefault="00747A2A" w:rsidP="00980FEC">
      <w:pPr>
        <w:spacing w:after="0"/>
        <w:ind w:firstLine="709"/>
        <w:rPr>
          <w:rFonts w:cs="Times New Roman"/>
          <w:sz w:val="24"/>
          <w:szCs w:val="24"/>
        </w:rPr>
      </w:pPr>
      <w:r w:rsidRPr="00BC7EC9">
        <w:rPr>
          <w:rFonts w:cs="Times New Roman"/>
          <w:i/>
          <w:iCs/>
          <w:sz w:val="24"/>
          <w:szCs w:val="24"/>
        </w:rPr>
        <w:t>Machine Learning</w:t>
      </w:r>
      <w:r w:rsidRPr="00BC7EC9">
        <w:rPr>
          <w:rFonts w:cs="Times New Roman"/>
          <w:sz w:val="24"/>
          <w:szCs w:val="24"/>
        </w:rPr>
        <w:t xml:space="preserve"> (ML)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si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mbelaj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da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u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cabang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ri</w:t>
      </w:r>
      <w:proofErr w:type="spellEnd"/>
      <w:r w:rsidRPr="00BC7EC9">
        <w:rPr>
          <w:rFonts w:cs="Times New Roman"/>
          <w:sz w:val="24"/>
          <w:szCs w:val="24"/>
        </w:rPr>
        <w:t xml:space="preserve"> AI yang </w:t>
      </w:r>
      <w:proofErr w:type="spellStart"/>
      <w:r w:rsidRPr="00BC7EC9">
        <w:rPr>
          <w:rFonts w:cs="Times New Roman"/>
          <w:sz w:val="24"/>
          <w:szCs w:val="24"/>
        </w:rPr>
        <w:t>fokus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laj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ri</w:t>
      </w:r>
      <w:proofErr w:type="spellEnd"/>
      <w:r w:rsidRPr="00BC7EC9">
        <w:rPr>
          <w:rFonts w:cs="Times New Roman"/>
          <w:sz w:val="24"/>
          <w:szCs w:val="24"/>
        </w:rPr>
        <w:t xml:space="preserve"> data (learn from data), </w:t>
      </w:r>
      <w:proofErr w:type="spellStart"/>
      <w:r w:rsidRPr="00BC7EC9">
        <w:rPr>
          <w:rFonts w:cs="Times New Roman"/>
          <w:sz w:val="24"/>
          <w:szCs w:val="24"/>
        </w:rPr>
        <w:t>yait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fokus</w:t>
      </w:r>
      <w:proofErr w:type="spellEnd"/>
      <w:r w:rsidRPr="00BC7EC9">
        <w:rPr>
          <w:rFonts w:cs="Times New Roman"/>
          <w:sz w:val="24"/>
          <w:szCs w:val="24"/>
        </w:rPr>
        <w:t xml:space="preserve"> pada </w:t>
      </w:r>
      <w:proofErr w:type="spellStart"/>
      <w:r w:rsidRPr="00BC7EC9">
        <w:rPr>
          <w:rFonts w:cs="Times New Roman"/>
          <w:sz w:val="24"/>
          <w:szCs w:val="24"/>
        </w:rPr>
        <w:t>pengemba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istem</w:t>
      </w:r>
      <w:proofErr w:type="spellEnd"/>
      <w:r w:rsidRPr="00BC7EC9">
        <w:rPr>
          <w:rFonts w:cs="Times New Roman"/>
          <w:sz w:val="24"/>
          <w:szCs w:val="24"/>
        </w:rPr>
        <w:t xml:space="preserve"> yang </w:t>
      </w:r>
      <w:proofErr w:type="spellStart"/>
      <w:r w:rsidRPr="00BC7EC9">
        <w:rPr>
          <w:rFonts w:cs="Times New Roman"/>
          <w:sz w:val="24"/>
          <w:szCs w:val="24"/>
        </w:rPr>
        <w:t>mamp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laj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car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ndir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anp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harus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ulang</w:t>
      </w:r>
      <w:proofErr w:type="spellEnd"/>
      <w:r w:rsidRPr="00BC7EC9">
        <w:rPr>
          <w:rFonts w:cs="Times New Roman"/>
          <w:sz w:val="24"/>
          <w:szCs w:val="24"/>
        </w:rPr>
        <w:t xml:space="preserve"> kali </w:t>
      </w:r>
      <w:proofErr w:type="spellStart"/>
      <w:r w:rsidRPr="00BC7EC9">
        <w:rPr>
          <w:rFonts w:cs="Times New Roman"/>
          <w:sz w:val="24"/>
          <w:szCs w:val="24"/>
        </w:rPr>
        <w:t>diprogr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nusia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  <w:r w:rsidR="009368AE" w:rsidRPr="00BC7EC9">
        <w:rPr>
          <w:rFonts w:cs="Times New Roman"/>
          <w:sz w:val="24"/>
          <w:szCs w:val="24"/>
        </w:rPr>
        <w:t xml:space="preserve">Oleh </w:t>
      </w:r>
      <w:proofErr w:type="spellStart"/>
      <w:r w:rsidR="009368AE" w:rsidRPr="00BC7EC9">
        <w:rPr>
          <w:rFonts w:cs="Times New Roman"/>
          <w:sz w:val="24"/>
          <w:szCs w:val="24"/>
        </w:rPr>
        <w:t>karena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368AE" w:rsidRPr="00BC7EC9">
        <w:rPr>
          <w:rFonts w:cs="Times New Roman"/>
          <w:sz w:val="24"/>
          <w:szCs w:val="24"/>
        </w:rPr>
        <w:t>demikian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, </w:t>
      </w:r>
      <w:r w:rsidRPr="00BC7EC9">
        <w:rPr>
          <w:rFonts w:cs="Times New Roman"/>
          <w:sz w:val="24"/>
          <w:szCs w:val="24"/>
        </w:rPr>
        <w:t xml:space="preserve">ML </w:t>
      </w:r>
      <w:proofErr w:type="spellStart"/>
      <w:r w:rsidRPr="00BC7EC9">
        <w:rPr>
          <w:rFonts w:cs="Times New Roman"/>
          <w:sz w:val="24"/>
          <w:szCs w:val="24"/>
        </w:rPr>
        <w:t>membutuhkan</w:t>
      </w:r>
      <w:proofErr w:type="spellEnd"/>
      <w:r w:rsidRPr="00BC7EC9">
        <w:rPr>
          <w:rFonts w:cs="Times New Roman"/>
          <w:sz w:val="24"/>
          <w:szCs w:val="24"/>
        </w:rPr>
        <w:t xml:space="preserve"> data yang</w:t>
      </w:r>
      <w:r w:rsidR="00F8645B" w:rsidRPr="00BC7EC9">
        <w:rPr>
          <w:rFonts w:cs="Times New Roman"/>
          <w:sz w:val="24"/>
          <w:szCs w:val="24"/>
        </w:rPr>
        <w:t xml:space="preserve"> </w:t>
      </w:r>
      <w:proofErr w:type="spellStart"/>
      <w:r w:rsidR="00F8645B" w:rsidRPr="00BC7EC9">
        <w:rPr>
          <w:rFonts w:cs="Times New Roman"/>
          <w:sz w:val="24"/>
          <w:szCs w:val="24"/>
        </w:rPr>
        <w:t>akur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aga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ah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laj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belu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gun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tika</w:t>
      </w:r>
      <w:proofErr w:type="spellEnd"/>
      <w:r w:rsidRPr="00BC7EC9">
        <w:rPr>
          <w:rFonts w:cs="Times New Roman"/>
          <w:sz w:val="24"/>
          <w:szCs w:val="24"/>
        </w:rPr>
        <w:t xml:space="preserve"> testing </w:t>
      </w:r>
      <w:proofErr w:type="spellStart"/>
      <w:r w:rsidRPr="00BC7EC9">
        <w:rPr>
          <w:rFonts w:cs="Times New Roman"/>
          <w:sz w:val="24"/>
          <w:szCs w:val="24"/>
        </w:rPr>
        <w:t>u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hasil</w:t>
      </w:r>
      <w:proofErr w:type="spellEnd"/>
      <w:r w:rsidRPr="00BC7EC9">
        <w:rPr>
          <w:rFonts w:cs="Times New Roman"/>
          <w:sz w:val="24"/>
          <w:szCs w:val="24"/>
        </w:rPr>
        <w:t xml:space="preserve"> output yang optimal</w:t>
      </w:r>
      <w:r w:rsidR="00C03351" w:rsidRPr="00BC7EC9">
        <w:rPr>
          <w:rFonts w:cs="Times New Roman"/>
          <w:sz w:val="24"/>
          <w:szCs w:val="24"/>
        </w:rPr>
        <w:t xml:space="preserve"> </w:t>
      </w:r>
      <w:r w:rsidR="00C03351"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Cholissodin","given":"Imam","non-dropping-particle":"","parse-names":false,"suffix":""},{"dropping-particle":"","family":"Soebroto","given":"Arief Andy","non-dropping-particle":"","parse-names":false,"suffix":""},{"dropping-particle":"","family":"Hasanah","given":"Uswatun","non-dropping-particle":"","parse-names":false,"suffix":""},{"dropping-particle":"","family":"Febiola","given":"Yessica Inggir","non-dropping-particle":"","parse-names":false,"suffix":""}],"id":"ITEM-1","issued":{"date-parts":[["2020"]]},"publisher":"Fakultas Ilmu Komputer, Universitas Brawijaya","publisher-place":"Malang","title":"AI , MACHINE LEARNING &amp; DEEP LEARNING","type":"book"},"uris":["http://www.mendeley.com/documents/?uuid=becd125b-9268-4e61-9b82-83bec85ca464","http://www.mendeley.com/documents/?uuid=6eb39f10-e85e-4537-a757-c12100da4cfd"]}],"mendeley":{"formattedCitation":"(Cholissodin et al., 2020)","plainTextFormattedCitation":"(Cholissodin et al., 2020)","previouslyFormattedCitation":"(Cholissodin et al., 2020)"},"properties":{"noteIndex":0},"schema":"https://github.com/citation-style-language/schema/raw/master/csl-citation.json"}</w:instrText>
      </w:r>
      <w:r w:rsidR="00C03351" w:rsidRPr="00BC7EC9">
        <w:rPr>
          <w:rFonts w:cs="Times New Roman"/>
          <w:sz w:val="24"/>
          <w:szCs w:val="24"/>
        </w:rPr>
        <w:fldChar w:fldCharType="separate"/>
      </w:r>
      <w:r w:rsidR="00176D69" w:rsidRPr="00BC7EC9">
        <w:rPr>
          <w:rFonts w:cs="Times New Roman"/>
          <w:noProof/>
          <w:sz w:val="24"/>
          <w:szCs w:val="24"/>
        </w:rPr>
        <w:t>(Cholissodin et al., 2020)</w:t>
      </w:r>
      <w:r w:rsidR="00C03351" w:rsidRPr="00BC7EC9">
        <w:rPr>
          <w:rFonts w:cs="Times New Roman"/>
          <w:sz w:val="24"/>
          <w:szCs w:val="24"/>
        </w:rPr>
        <w:fldChar w:fldCharType="end"/>
      </w:r>
      <w:r w:rsidR="00B97824">
        <w:rPr>
          <w:rFonts w:cs="Times New Roman"/>
          <w:sz w:val="24"/>
          <w:szCs w:val="24"/>
        </w:rPr>
        <w:t>.</w:t>
      </w:r>
    </w:p>
    <w:p w14:paraId="0B7C9A45" w14:textId="63329819" w:rsidR="00216483" w:rsidRPr="00BC7EC9" w:rsidRDefault="00216483" w:rsidP="00980FEC">
      <w:pPr>
        <w:spacing w:after="0"/>
        <w:ind w:firstLine="709"/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Pengembang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si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n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erdasar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="004E4049" w:rsidRPr="00BC7EC9">
        <w:rPr>
          <w:rFonts w:cs="Times New Roman"/>
          <w:sz w:val="24"/>
          <w:szCs w:val="24"/>
        </w:rPr>
        <w:t>disiplin</w:t>
      </w:r>
      <w:proofErr w:type="spellEnd"/>
      <w:r w:rsidR="004E4049"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ilm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perti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 </w:t>
      </w:r>
      <w:r w:rsidRPr="00BC7EC9">
        <w:rPr>
          <w:rFonts w:cs="Times New Roman"/>
          <w:sz w:val="24"/>
          <w:szCs w:val="24"/>
        </w:rPr>
        <w:t xml:space="preserve">: </w:t>
      </w:r>
      <w:proofErr w:type="spellStart"/>
      <w:r w:rsidRPr="00BC7EC9">
        <w:rPr>
          <w:rFonts w:cs="Times New Roman"/>
          <w:sz w:val="24"/>
          <w:szCs w:val="24"/>
        </w:rPr>
        <w:t>Fisika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Statistika</w:t>
      </w:r>
      <w:proofErr w:type="spellEnd"/>
      <w:r w:rsidRPr="00BC7EC9">
        <w:rPr>
          <w:rFonts w:cs="Times New Roman"/>
          <w:sz w:val="24"/>
          <w:szCs w:val="24"/>
        </w:rPr>
        <w:t xml:space="preserve">, </w:t>
      </w:r>
      <w:proofErr w:type="spellStart"/>
      <w:r w:rsidRPr="00BC7EC9">
        <w:rPr>
          <w:rFonts w:cs="Times New Roman"/>
          <w:sz w:val="24"/>
          <w:szCs w:val="24"/>
        </w:rPr>
        <w:t>Matematik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rta</w:t>
      </w:r>
      <w:proofErr w:type="spellEnd"/>
      <w:r w:rsidRPr="00BC7EC9">
        <w:rPr>
          <w:rFonts w:cs="Times New Roman"/>
          <w:sz w:val="24"/>
          <w:szCs w:val="24"/>
        </w:rPr>
        <w:t xml:space="preserve"> data mining </w:t>
      </w:r>
      <w:proofErr w:type="spellStart"/>
      <w:r w:rsidRPr="00BC7EC9">
        <w:rPr>
          <w:rFonts w:cs="Times New Roman"/>
          <w:sz w:val="24"/>
          <w:szCs w:val="24"/>
        </w:rPr>
        <w:t>sampai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si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mp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amp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laksana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mbelajar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uatu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="006A0ED0" w:rsidRPr="00BC7EC9">
        <w:rPr>
          <w:rFonts w:cs="Times New Roman"/>
          <w:sz w:val="24"/>
          <w:szCs w:val="24"/>
        </w:rPr>
        <w:t>Analisis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anp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iprogram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kembali</w:t>
      </w:r>
      <w:proofErr w:type="spellEnd"/>
      <w:r w:rsidRPr="00BC7EC9">
        <w:rPr>
          <w:rFonts w:cs="Times New Roman"/>
          <w:sz w:val="24"/>
          <w:szCs w:val="24"/>
        </w:rPr>
        <w:t>.</w:t>
      </w:r>
      <w:r w:rsidR="00BC1366"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Jamaaluddin","given":"","non-dropping-particle":"","parse-names":false,"suffix":""},{"dropping-particle":"","family":"Sulistyowati","given":"Indah","non-dropping-particle":"","parse-names":false,"suffix":""}],"id":"ITEM-1","issued":{"date-parts":[["2021"]]},"publisher":"UMSIDA PRESS","publisher-place":"Sidoarjo","title":"BUKU AJAR KECERDASAN BUATAN (ARTIFICIAL INTELLIGENCE)","type":"book"},"uris":["http://www.mendeley.com/documents/?uuid=2722dd30-8f4b-488e-aefc-18dba405cf6a","http://www.mendeley.com/documents/?uuid=839367f5-8b02-4f14-8fda-3416bbe05651"]}],"mendeley":{"formattedCitation":"(Jamaaluddin &amp; Sulistyowati, 2021)","plainTextFormattedCitation":"(Jamaaluddin &amp; Sulistyowati, 2021)","previouslyFormattedCitation":"(Jamaaluddin &amp; Sulistyowati, 2021)"},"properties":{"noteIndex":0},"schema":"https://github.com/citation-style-language/schema/raw/master/csl-citation.json"}</w:instrText>
      </w:r>
      <w:r w:rsidR="00BC1366" w:rsidRPr="00BC7EC9">
        <w:rPr>
          <w:rFonts w:cs="Times New Roman"/>
          <w:sz w:val="24"/>
          <w:szCs w:val="24"/>
        </w:rPr>
        <w:fldChar w:fldCharType="separate"/>
      </w:r>
      <w:r w:rsidR="00BC1366" w:rsidRPr="00BC7EC9">
        <w:rPr>
          <w:rFonts w:cs="Times New Roman"/>
          <w:noProof/>
          <w:sz w:val="24"/>
          <w:szCs w:val="24"/>
        </w:rPr>
        <w:t>(</w:t>
      </w:r>
      <w:proofErr w:type="spellStart"/>
      <w:r w:rsidR="00BC1366" w:rsidRPr="00BC7EC9">
        <w:rPr>
          <w:rFonts w:cs="Times New Roman"/>
          <w:noProof/>
          <w:sz w:val="24"/>
          <w:szCs w:val="24"/>
        </w:rPr>
        <w:t>Jamaaluddin</w:t>
      </w:r>
      <w:proofErr w:type="spellEnd"/>
      <w:r w:rsidR="00BC1366" w:rsidRPr="00BC7EC9">
        <w:rPr>
          <w:rFonts w:cs="Times New Roman"/>
          <w:noProof/>
          <w:sz w:val="24"/>
          <w:szCs w:val="24"/>
        </w:rPr>
        <w:t xml:space="preserve"> &amp; Sulistyowati, 2021)</w:t>
      </w:r>
      <w:r w:rsidR="00BC1366" w:rsidRPr="00BC7EC9">
        <w:rPr>
          <w:rFonts w:cs="Times New Roman"/>
          <w:sz w:val="24"/>
          <w:szCs w:val="24"/>
        </w:rPr>
        <w:fldChar w:fldCharType="end"/>
      </w:r>
      <w:r w:rsidR="009368AE" w:rsidRPr="00BC7EC9">
        <w:rPr>
          <w:rFonts w:cs="Times New Roman"/>
          <w:sz w:val="24"/>
          <w:szCs w:val="24"/>
        </w:rPr>
        <w:t xml:space="preserve">. </w:t>
      </w:r>
      <w:proofErr w:type="spellStart"/>
      <w:r w:rsidR="009368AE" w:rsidRPr="00BC7EC9">
        <w:rPr>
          <w:rFonts w:cs="Times New Roman"/>
          <w:sz w:val="24"/>
          <w:szCs w:val="24"/>
        </w:rPr>
        <w:t>Konsep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368AE" w:rsidRPr="00BC7EC9">
        <w:rPr>
          <w:rFonts w:cs="Times New Roman"/>
          <w:sz w:val="24"/>
          <w:szCs w:val="24"/>
        </w:rPr>
        <w:t>sentral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368AE" w:rsidRPr="00BC7EC9">
        <w:rPr>
          <w:rFonts w:cs="Times New Roman"/>
          <w:sz w:val="24"/>
          <w:szCs w:val="24"/>
        </w:rPr>
        <w:t>inilah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368AE" w:rsidRPr="00BC7EC9">
        <w:rPr>
          <w:rFonts w:cs="Times New Roman"/>
          <w:sz w:val="24"/>
          <w:szCs w:val="24"/>
        </w:rPr>
        <w:t>dibelakang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semua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algortima</w:t>
      </w:r>
      <w:proofErr w:type="spellEnd"/>
      <w:r w:rsidR="009368AE" w:rsidRPr="00BC7EC9">
        <w:rPr>
          <w:rFonts w:cs="Times New Roman"/>
          <w:sz w:val="24"/>
          <w:szCs w:val="24"/>
        </w:rPr>
        <w:t xml:space="preserve"> ML </w:t>
      </w:r>
      <w:r w:rsidR="00972FDE" w:rsidRPr="00BC7EC9">
        <w:rPr>
          <w:rFonts w:cs="Times New Roman"/>
          <w:sz w:val="24"/>
          <w:szCs w:val="24"/>
        </w:rPr>
        <w:t xml:space="preserve">yang </w:t>
      </w:r>
      <w:proofErr w:type="spellStart"/>
      <w:r w:rsidR="00972FDE" w:rsidRPr="00BC7EC9">
        <w:rPr>
          <w:rFonts w:cs="Times New Roman"/>
          <w:sz w:val="24"/>
          <w:szCs w:val="24"/>
        </w:rPr>
        <w:t>dapat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merepresentasikan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kenyataan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berdasarkan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data yang </w:t>
      </w:r>
      <w:proofErr w:type="spellStart"/>
      <w:r w:rsidR="00972FDE" w:rsidRPr="00BC7EC9">
        <w:rPr>
          <w:rFonts w:cs="Times New Roman"/>
          <w:sz w:val="24"/>
          <w:szCs w:val="24"/>
        </w:rPr>
        <w:t>diketahui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dengan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menggunakan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fungsi</w:t>
      </w:r>
      <w:proofErr w:type="spellEnd"/>
      <w:r w:rsidR="00972FDE" w:rsidRPr="00BC7EC9">
        <w:rPr>
          <w:rFonts w:cs="Times New Roman"/>
          <w:sz w:val="24"/>
          <w:szCs w:val="24"/>
        </w:rPr>
        <w:t xml:space="preserve"> </w:t>
      </w:r>
      <w:proofErr w:type="spellStart"/>
      <w:r w:rsidR="00972FDE" w:rsidRPr="00BC7EC9">
        <w:rPr>
          <w:rFonts w:cs="Times New Roman"/>
          <w:sz w:val="24"/>
          <w:szCs w:val="24"/>
        </w:rPr>
        <w:t>matematis</w:t>
      </w:r>
      <w:proofErr w:type="spellEnd"/>
      <w:r w:rsidR="00BC1366" w:rsidRPr="00BC7EC9">
        <w:rPr>
          <w:rFonts w:cs="Times New Roman"/>
          <w:sz w:val="24"/>
          <w:szCs w:val="24"/>
        </w:rPr>
        <w:t xml:space="preserve"> </w:t>
      </w:r>
      <w:r w:rsidR="00BC1366"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Mueller, John Paul Massaron","given":"Luca","non-dropping-particle":"","parse-names":false,"suffix":""}],"id":"ITEM-1","issued":{"date-parts":[["2018"]]},"publisher":"John Wiley &amp; Sons, Inc","publisher-place":"New Jersey","title":"Artificial Intelligence For Dummies","type":"book"},"uris":["http://www.mendeley.com/documents/?uuid=b32abd7c-eae2-4972-a5fe-31dbfda979ad","http://www.mendeley.com/documents/?uuid=06a2c927-3724-41c7-aca1-7d7a2560eeea"]}],"mendeley":{"formattedCitation":"(Mueller, John Paul Massaron, 2018)","plainTextFormattedCitation":"(Mueller, John Paul Massaron, 2018)","previouslyFormattedCitation":"(Mueller, John Paul Massaron, 2018)"},"properties":{"noteIndex":0},"schema":"https://github.com/citation-style-language/schema/raw/master/csl-citation.json"}</w:instrText>
      </w:r>
      <w:r w:rsidR="00BC1366" w:rsidRPr="00BC7EC9">
        <w:rPr>
          <w:rFonts w:cs="Times New Roman"/>
          <w:sz w:val="24"/>
          <w:szCs w:val="24"/>
        </w:rPr>
        <w:fldChar w:fldCharType="separate"/>
      </w:r>
      <w:r w:rsidR="00BC1366" w:rsidRPr="00BC7EC9">
        <w:rPr>
          <w:rFonts w:cs="Times New Roman"/>
          <w:noProof/>
          <w:sz w:val="24"/>
          <w:szCs w:val="24"/>
        </w:rPr>
        <w:t>(Mueller, John Paul Massaron, 2018)</w:t>
      </w:r>
      <w:r w:rsidR="00BC1366" w:rsidRPr="00BC7EC9">
        <w:rPr>
          <w:rFonts w:cs="Times New Roman"/>
          <w:sz w:val="24"/>
          <w:szCs w:val="24"/>
        </w:rPr>
        <w:fldChar w:fldCharType="end"/>
      </w:r>
      <w:r w:rsidR="00972FDE" w:rsidRPr="00BC7EC9">
        <w:rPr>
          <w:rFonts w:cs="Times New Roman"/>
          <w:sz w:val="24"/>
          <w:szCs w:val="24"/>
        </w:rPr>
        <w:t xml:space="preserve"> </w:t>
      </w:r>
      <w:sdt>
        <w:sdtPr>
          <w:rPr>
            <w:rFonts w:cs="Times New Roman"/>
            <w:sz w:val="24"/>
            <w:szCs w:val="24"/>
          </w:rPr>
          <w:id w:val="1028610908"/>
          <w:citation/>
        </w:sdtPr>
        <w:sdtEndPr/>
        <w:sdtContent>
          <w:r w:rsidR="00972FDE" w:rsidRPr="00BC7EC9">
            <w:rPr>
              <w:rFonts w:cs="Times New Roman"/>
              <w:sz w:val="24"/>
              <w:szCs w:val="24"/>
            </w:rPr>
            <w:fldChar w:fldCharType="begin"/>
          </w:r>
          <w:r w:rsidR="00972FDE" w:rsidRPr="00BC7EC9">
            <w:rPr>
              <w:rFonts w:cs="Times New Roman"/>
              <w:sz w:val="24"/>
              <w:szCs w:val="24"/>
            </w:rPr>
            <w:instrText xml:space="preserve"> CITATION Joh18 \l 1033 </w:instrText>
          </w:r>
          <w:r w:rsidR="00972FDE" w:rsidRPr="00BC7EC9">
            <w:rPr>
              <w:rFonts w:cs="Times New Roman"/>
              <w:sz w:val="24"/>
              <w:szCs w:val="24"/>
            </w:rPr>
            <w:fldChar w:fldCharType="separate"/>
          </w:r>
          <w:r w:rsidR="00972FDE" w:rsidRPr="00BC7EC9">
            <w:rPr>
              <w:rFonts w:cs="Times New Roman"/>
              <w:noProof/>
              <w:sz w:val="24"/>
              <w:szCs w:val="24"/>
            </w:rPr>
            <w:t>(Mueller &amp; Massaron, 2018)</w:t>
          </w:r>
          <w:r w:rsidR="00972FDE" w:rsidRPr="00BC7EC9">
            <w:rPr>
              <w:rFonts w:cs="Times New Roman"/>
              <w:sz w:val="24"/>
              <w:szCs w:val="24"/>
            </w:rPr>
            <w:fldChar w:fldCharType="end"/>
          </w:r>
        </w:sdtContent>
      </w:sdt>
      <w:r w:rsidR="00BC1366" w:rsidRPr="00BC7EC9">
        <w:rPr>
          <w:rFonts w:cs="Times New Roman"/>
          <w:sz w:val="24"/>
          <w:szCs w:val="24"/>
        </w:rPr>
        <w:t>.</w:t>
      </w:r>
      <w:r w:rsidR="00972FDE" w:rsidRPr="00BC7EC9">
        <w:rPr>
          <w:rFonts w:cs="Times New Roman"/>
          <w:sz w:val="24"/>
          <w:szCs w:val="24"/>
        </w:rPr>
        <w:t xml:space="preserve"> </w:t>
      </w:r>
    </w:p>
    <w:p w14:paraId="2BA2535B" w14:textId="01955A78" w:rsidR="00EE0506" w:rsidRPr="00BC7EC9" w:rsidRDefault="007E3329" w:rsidP="00980FEC">
      <w:pPr>
        <w:spacing w:after="0"/>
        <w:ind w:firstLine="709"/>
        <w:rPr>
          <w:rFonts w:cs="Times New Roman"/>
          <w:sz w:val="24"/>
          <w:szCs w:val="24"/>
        </w:rPr>
      </w:pPr>
      <w:proofErr w:type="spellStart"/>
      <w:r w:rsidRPr="00BC7EC9">
        <w:rPr>
          <w:rFonts w:cs="Times New Roman"/>
          <w:sz w:val="24"/>
          <w:szCs w:val="24"/>
        </w:rPr>
        <w:t>Pendekat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97824">
        <w:rPr>
          <w:rFonts w:cs="Times New Roman"/>
          <w:i/>
          <w:sz w:val="24"/>
          <w:szCs w:val="24"/>
        </w:rPr>
        <w:t>machine learning</w:t>
      </w:r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buk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hany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kedar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permasalah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Pr="00BC7EC9">
        <w:rPr>
          <w:rFonts w:cs="Times New Roman"/>
          <w:i/>
          <w:iCs/>
          <w:sz w:val="24"/>
          <w:szCs w:val="24"/>
        </w:rPr>
        <w:t xml:space="preserve">database, </w:t>
      </w:r>
      <w:proofErr w:type="spellStart"/>
      <w:r w:rsidRPr="00BC7EC9">
        <w:rPr>
          <w:rFonts w:cs="Times New Roman"/>
          <w:sz w:val="24"/>
          <w:szCs w:val="24"/>
        </w:rPr>
        <w:t>namun</w:t>
      </w:r>
      <w:proofErr w:type="spellEnd"/>
      <w:r w:rsidRPr="00BC7EC9">
        <w:rPr>
          <w:rFonts w:cs="Times New Roman"/>
          <w:sz w:val="24"/>
          <w:szCs w:val="24"/>
        </w:rPr>
        <w:t xml:space="preserve"> juga </w:t>
      </w:r>
      <w:proofErr w:type="spellStart"/>
      <w:r w:rsidRPr="00BC7EC9">
        <w:rPr>
          <w:rFonts w:cs="Times New Roman"/>
          <w:sz w:val="24"/>
          <w:szCs w:val="24"/>
        </w:rPr>
        <w:t>pendekat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terhadap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="006A0ED0" w:rsidRPr="00BC7EC9">
        <w:rPr>
          <w:rFonts w:cs="Times New Roman"/>
          <w:sz w:val="24"/>
          <w:szCs w:val="24"/>
        </w:rPr>
        <w:t>Kecerdasan</w:t>
      </w:r>
      <w:proofErr w:type="spellEnd"/>
      <w:r w:rsidR="006A0ED0" w:rsidRPr="00BC7EC9">
        <w:rPr>
          <w:rFonts w:cs="Times New Roman"/>
          <w:sz w:val="24"/>
          <w:szCs w:val="24"/>
        </w:rPr>
        <w:t xml:space="preserve"> </w:t>
      </w:r>
      <w:proofErr w:type="spellStart"/>
      <w:r w:rsidR="006A0ED0" w:rsidRPr="00BC7EC9">
        <w:rPr>
          <w:rFonts w:cs="Times New Roman"/>
          <w:sz w:val="24"/>
          <w:szCs w:val="24"/>
        </w:rPr>
        <w:t>Artifisial</w:t>
      </w:r>
      <w:proofErr w:type="spellEnd"/>
      <w:r w:rsidRPr="00BC7EC9">
        <w:rPr>
          <w:rFonts w:cs="Times New Roman"/>
          <w:sz w:val="24"/>
          <w:szCs w:val="24"/>
        </w:rPr>
        <w:t xml:space="preserve">. </w:t>
      </w:r>
      <w:proofErr w:type="spellStart"/>
      <w:r w:rsidRPr="00BC7EC9">
        <w:rPr>
          <w:rFonts w:cs="Times New Roman"/>
          <w:sz w:val="24"/>
          <w:szCs w:val="24"/>
        </w:rPr>
        <w:t>Untuk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ghadirkan</w:t>
      </w:r>
      <w:proofErr w:type="spellEnd"/>
      <w:r w:rsidRPr="00BC7EC9">
        <w:rPr>
          <w:rFonts w:cs="Times New Roman"/>
          <w:sz w:val="24"/>
          <w:szCs w:val="24"/>
        </w:rPr>
        <w:t xml:space="preserve"> system </w:t>
      </w:r>
      <w:proofErr w:type="spellStart"/>
      <w:r w:rsidRPr="00BC7EC9">
        <w:rPr>
          <w:rFonts w:cs="Times New Roman"/>
          <w:sz w:val="24"/>
          <w:szCs w:val="24"/>
        </w:rPr>
        <w:t>cerdas</w:t>
      </w:r>
      <w:proofErr w:type="spellEnd"/>
      <w:r w:rsidRPr="00BC7EC9">
        <w:rPr>
          <w:rFonts w:cs="Times New Roman"/>
          <w:sz w:val="24"/>
          <w:szCs w:val="24"/>
        </w:rPr>
        <w:t xml:space="preserve">, system </w:t>
      </w:r>
      <w:proofErr w:type="spellStart"/>
      <w:r w:rsidR="00A10328" w:rsidRPr="00BC7EC9">
        <w:rPr>
          <w:rFonts w:cs="Times New Roman"/>
          <w:sz w:val="24"/>
          <w:szCs w:val="24"/>
        </w:rPr>
        <w:t>tersebut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dapat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merubah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kebutuh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secara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umum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deng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kemampuannya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untuk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belajar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, </w:t>
      </w:r>
      <w:proofErr w:type="spellStart"/>
      <w:r w:rsidR="00A10328" w:rsidRPr="00BC7EC9">
        <w:rPr>
          <w:rFonts w:cs="Times New Roman"/>
          <w:sz w:val="24"/>
          <w:szCs w:val="24"/>
        </w:rPr>
        <w:t>jika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system yang </w:t>
      </w:r>
      <w:proofErr w:type="spellStart"/>
      <w:r w:rsidR="00A10328" w:rsidRPr="00BC7EC9">
        <w:rPr>
          <w:rFonts w:cs="Times New Roman"/>
          <w:sz w:val="24"/>
          <w:szCs w:val="24"/>
        </w:rPr>
        <w:t>dibangu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dapat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belajar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dan </w:t>
      </w:r>
      <w:proofErr w:type="spellStart"/>
      <w:r w:rsidR="00A10328" w:rsidRPr="00BC7EC9">
        <w:rPr>
          <w:rFonts w:cs="Times New Roman"/>
          <w:sz w:val="24"/>
          <w:szCs w:val="24"/>
        </w:rPr>
        <w:t>beradaptasi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deng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perubah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A10328" w:rsidRPr="00BC7EC9">
        <w:rPr>
          <w:rFonts w:cs="Times New Roman"/>
          <w:sz w:val="24"/>
          <w:szCs w:val="24"/>
        </w:rPr>
        <w:t>ada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maka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system </w:t>
      </w:r>
      <w:proofErr w:type="spellStart"/>
      <w:r w:rsidR="00A10328" w:rsidRPr="00BC7EC9">
        <w:rPr>
          <w:rFonts w:cs="Times New Roman"/>
          <w:sz w:val="24"/>
          <w:szCs w:val="24"/>
        </w:rPr>
        <w:t>tersebut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dapat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menjadi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jawab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atau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solusi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untuk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segala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kemungkin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situasi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A10328" w:rsidRPr="00BC7EC9">
        <w:rPr>
          <w:rFonts w:cs="Times New Roman"/>
          <w:sz w:val="24"/>
          <w:szCs w:val="24"/>
        </w:rPr>
        <w:t>akan</w:t>
      </w:r>
      <w:proofErr w:type="spellEnd"/>
      <w:r w:rsidR="00A10328" w:rsidRPr="00BC7EC9">
        <w:rPr>
          <w:rFonts w:cs="Times New Roman"/>
          <w:sz w:val="24"/>
          <w:szCs w:val="24"/>
        </w:rPr>
        <w:t xml:space="preserve"> </w:t>
      </w:r>
      <w:proofErr w:type="spellStart"/>
      <w:r w:rsidR="00A10328" w:rsidRPr="00BC7EC9">
        <w:rPr>
          <w:rFonts w:cs="Times New Roman"/>
          <w:sz w:val="24"/>
          <w:szCs w:val="24"/>
        </w:rPr>
        <w:t>terjadi</w:t>
      </w:r>
      <w:proofErr w:type="spellEnd"/>
      <w:r w:rsidR="00176D69" w:rsidRPr="00BC7EC9">
        <w:rPr>
          <w:rFonts w:cs="Times New Roman"/>
          <w:sz w:val="24"/>
          <w:szCs w:val="24"/>
        </w:rPr>
        <w:t xml:space="preserve"> </w:t>
      </w:r>
      <w:r w:rsidR="00176D69"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Alpaydin","given":"Ethem","non-dropping-particle":"","parse-names":false,"suffix":""}],"id":"ITEM-1","issued":{"date-parts":[["2014"]]},"publisher":"The MIT Press Cambridge, Massachusetts - London - England","publisher-place":"London","title":"Introduction to Machine Learning - Third Edition","type":"book"},"uris":["http://www.mendeley.com/documents/?uuid=bfb3b604-f689-4cb1-9b58-000a0172aca4","http://www.mendeley.com/documents/?uuid=1d39df83-5ef0-4e04-9797-11360906ecd0"]}],"mendeley":{"formattedCitation":"(Alpaydin, 2014)","plainTextFormattedCitation":"(Alpaydin, 2014)","previouslyFormattedCitation":"(Alpaydin, 2014)"},"properties":{"noteIndex":0},"schema":"https://github.com/citation-style-language/schema/raw/master/csl-citation.json"}</w:instrText>
      </w:r>
      <w:r w:rsidR="00176D69" w:rsidRPr="00BC7EC9">
        <w:rPr>
          <w:rFonts w:cs="Times New Roman"/>
          <w:sz w:val="24"/>
          <w:szCs w:val="24"/>
        </w:rPr>
        <w:fldChar w:fldCharType="separate"/>
      </w:r>
      <w:r w:rsidR="00176D69" w:rsidRPr="00BC7EC9">
        <w:rPr>
          <w:rFonts w:cs="Times New Roman"/>
          <w:noProof/>
          <w:sz w:val="24"/>
          <w:szCs w:val="24"/>
        </w:rPr>
        <w:t>(Alpaydin, 2014)</w:t>
      </w:r>
      <w:r w:rsidR="00176D69" w:rsidRPr="00BC7EC9">
        <w:rPr>
          <w:rFonts w:cs="Times New Roman"/>
          <w:sz w:val="24"/>
          <w:szCs w:val="24"/>
        </w:rPr>
        <w:fldChar w:fldCharType="end"/>
      </w:r>
      <w:r w:rsidR="00176D69" w:rsidRPr="00BC7EC9">
        <w:rPr>
          <w:rFonts w:cs="Times New Roman"/>
          <w:sz w:val="24"/>
          <w:szCs w:val="24"/>
        </w:rPr>
        <w:t>.</w:t>
      </w:r>
    </w:p>
    <w:p w14:paraId="6817906D" w14:textId="38D9611D" w:rsidR="00760883" w:rsidRPr="00BC7EC9" w:rsidRDefault="0022292E" w:rsidP="00980FEC">
      <w:pPr>
        <w:spacing w:after="0"/>
        <w:ind w:firstLine="709"/>
        <w:rPr>
          <w:rFonts w:cs="Times New Roman"/>
          <w:sz w:val="24"/>
          <w:szCs w:val="24"/>
        </w:rPr>
      </w:pPr>
      <w:r w:rsidRPr="00BC7EC9">
        <w:rPr>
          <w:rFonts w:cs="Times New Roman"/>
          <w:sz w:val="24"/>
          <w:szCs w:val="24"/>
        </w:rPr>
        <w:lastRenderedPageBreak/>
        <w:t xml:space="preserve">Salah </w:t>
      </w:r>
      <w:proofErr w:type="spellStart"/>
      <w:r w:rsidRPr="00BC7EC9">
        <w:rPr>
          <w:rFonts w:cs="Times New Roman"/>
          <w:sz w:val="24"/>
          <w:szCs w:val="24"/>
        </w:rPr>
        <w:t>satu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manfaat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r w:rsidR="00760883" w:rsidRPr="00BC7EC9">
        <w:rPr>
          <w:rFonts w:cs="Times New Roman"/>
          <w:i/>
          <w:iCs/>
          <w:sz w:val="24"/>
          <w:szCs w:val="24"/>
        </w:rPr>
        <w:t>machine learning</w:t>
      </w:r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dalah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kita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bisa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menganalisis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dan </w:t>
      </w:r>
      <w:proofErr w:type="spellStart"/>
      <w:r w:rsidR="00760883" w:rsidRPr="00BC7EC9">
        <w:rPr>
          <w:rFonts w:cs="Times New Roman"/>
          <w:sz w:val="24"/>
          <w:szCs w:val="24"/>
        </w:rPr>
        <w:t>menemuk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pola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760883" w:rsidRPr="00BC7EC9">
        <w:rPr>
          <w:rFonts w:cs="Times New Roman"/>
          <w:sz w:val="24"/>
          <w:szCs w:val="24"/>
        </w:rPr>
        <w:t>tersembunyi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didalam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data </w:t>
      </w:r>
      <w:proofErr w:type="spellStart"/>
      <w:r w:rsidR="00760883" w:rsidRPr="00BC7EC9">
        <w:rPr>
          <w:rFonts w:cs="Times New Roman"/>
          <w:sz w:val="24"/>
          <w:szCs w:val="24"/>
        </w:rPr>
        <w:t>tersebut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. Dimana </w:t>
      </w:r>
      <w:proofErr w:type="spellStart"/>
      <w:r w:rsidR="00760883" w:rsidRPr="00BC7EC9">
        <w:rPr>
          <w:rFonts w:cs="Times New Roman"/>
          <w:sz w:val="24"/>
          <w:szCs w:val="24"/>
        </w:rPr>
        <w:t>pol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atau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pengetahu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760883" w:rsidRPr="00BC7EC9">
        <w:rPr>
          <w:rFonts w:cs="Times New Roman"/>
          <w:sz w:val="24"/>
          <w:szCs w:val="24"/>
        </w:rPr>
        <w:t>tersembunyi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tentang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suatu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masalah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760883" w:rsidRPr="00BC7EC9">
        <w:rPr>
          <w:rFonts w:cs="Times New Roman"/>
          <w:sz w:val="24"/>
          <w:szCs w:val="24"/>
        </w:rPr>
        <w:t>dapat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digunak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untuk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memprediksi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kejadi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di masa </w:t>
      </w:r>
      <w:proofErr w:type="spellStart"/>
      <w:r w:rsidR="00760883" w:rsidRPr="00BC7EC9">
        <w:rPr>
          <w:rFonts w:cs="Times New Roman"/>
          <w:sz w:val="24"/>
          <w:szCs w:val="24"/>
        </w:rPr>
        <w:t>dep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serta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dapat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proofErr w:type="spellStart"/>
      <w:r w:rsidRPr="00BC7EC9">
        <w:rPr>
          <w:rFonts w:cs="Times New Roman"/>
          <w:sz w:val="24"/>
          <w:szCs w:val="24"/>
        </w:rPr>
        <w:t>menetuk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jenis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pengambil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keputus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yang </w:t>
      </w:r>
      <w:proofErr w:type="spellStart"/>
      <w:r w:rsidR="00760883" w:rsidRPr="00BC7EC9">
        <w:rPr>
          <w:rFonts w:cs="Times New Roman"/>
          <w:sz w:val="24"/>
          <w:szCs w:val="24"/>
        </w:rPr>
        <w:t>kompleks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. Machine learning </w:t>
      </w:r>
      <w:proofErr w:type="spellStart"/>
      <w:r w:rsidR="00760883" w:rsidRPr="00BC7EC9">
        <w:rPr>
          <w:rFonts w:cs="Times New Roman"/>
          <w:sz w:val="24"/>
          <w:szCs w:val="24"/>
        </w:rPr>
        <w:t>adalah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salah </w:t>
      </w:r>
      <w:proofErr w:type="spellStart"/>
      <w:r w:rsidR="00760883" w:rsidRPr="00BC7EC9">
        <w:rPr>
          <w:rFonts w:cs="Times New Roman"/>
          <w:sz w:val="24"/>
          <w:szCs w:val="24"/>
        </w:rPr>
        <w:t>satu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tools yang </w:t>
      </w:r>
      <w:proofErr w:type="spellStart"/>
      <w:r w:rsidR="00760883" w:rsidRPr="00BC7EC9">
        <w:rPr>
          <w:rFonts w:cs="Times New Roman"/>
          <w:sz w:val="24"/>
          <w:szCs w:val="24"/>
        </w:rPr>
        <w:t>digunakan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untuk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mengubah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informasi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menjadi</w:t>
      </w:r>
      <w:proofErr w:type="spellEnd"/>
      <w:r w:rsidR="00760883" w:rsidRPr="00BC7EC9">
        <w:rPr>
          <w:rFonts w:cs="Times New Roman"/>
          <w:sz w:val="24"/>
          <w:szCs w:val="24"/>
        </w:rPr>
        <w:t xml:space="preserve"> </w:t>
      </w:r>
      <w:proofErr w:type="spellStart"/>
      <w:r w:rsidR="00760883" w:rsidRPr="00BC7EC9">
        <w:rPr>
          <w:rFonts w:cs="Times New Roman"/>
          <w:sz w:val="24"/>
          <w:szCs w:val="24"/>
        </w:rPr>
        <w:t>pengetahuan</w:t>
      </w:r>
      <w:proofErr w:type="spellEnd"/>
      <w:r w:rsidRPr="00BC7EC9">
        <w:rPr>
          <w:rFonts w:cs="Times New Roman"/>
          <w:sz w:val="24"/>
          <w:szCs w:val="24"/>
        </w:rPr>
        <w:t xml:space="preserve"> </w:t>
      </w:r>
      <w:r w:rsidR="00176D69" w:rsidRPr="00BC7EC9">
        <w:rPr>
          <w:rFonts w:cs="Times New Roman"/>
          <w:sz w:val="24"/>
          <w:szCs w:val="24"/>
        </w:rPr>
        <w:fldChar w:fldCharType="begin" w:fldLock="1"/>
      </w:r>
      <w:r w:rsidR="004A02F7" w:rsidRPr="00BC7EC9">
        <w:rPr>
          <w:rFonts w:cs="Times New Roman"/>
          <w:sz w:val="24"/>
          <w:szCs w:val="24"/>
        </w:rPr>
        <w:instrText>ADDIN CSL_CITATION {"citationItems":[{"id":"ITEM-1","itemData":{"author":[{"dropping-particle":"","family":"Mustika, Yunita Ardilla, Abraham Manuhutu, Nazaruddin Ahmad, Imanuddin Hasbi, Guntoro, Melda Agnes Manuhutu, Mohamad Ridwan, Hozairi, Anindya Khrisna Wardhani, Syariful Alim, Ikhsan Romli, Yoga Religia, D Tri Octafian, Unggul Utan Sufandi","given":"Iin Ernawati","non-dropping-particle":"","parse-names":false,"suffix":""}],"id":"ITEM-1","issued":{"date-parts":[["2021"]]},"publisher":"Widina Bhakti Persada","publisher-place":"Bandung","title":"DATA MINING DAN APLIKASINYA","type":"book"},"uris":["http://www.mendeley.com/documents/?uuid=7cda8c8f-20d4-46a4-a1bb-abf75da90849","http://www.mendeley.com/documents/?uuid=a1cb021e-b57a-4775-bb1f-d76e65f6e777"]}],"mendeley":{"formattedCitation":"(Mustika, Yunita Ardilla, Abraham Manuhutu, Nazaruddin Ahmad, Imanuddin Hasbi, Guntoro, Melda Agnes Manuhutu, Mohamad Ridwan, Hozairi, Anindya Khrisna Wardhani, Syariful Alim, Ikhsan Romli, Yoga Religia, D Tri Octafian, Unggul Utan Sufandi, 2021)","manualFormatting":"(Mustika, 2021)","plainTextFormattedCitation":"(Mustika, Yunita Ardilla, Abraham Manuhutu, Nazaruddin Ahmad, Imanuddin Hasbi, Guntoro, Melda Agnes Manuhutu, Mohamad Ridwan, Hozairi, Anindya Khrisna Wardhani, Syariful Alim, Ikhsan Romli, Yoga Religia, D Tri Octafian, Unggul Utan Sufandi, 2021)","previouslyFormattedCitation":"(Mustika, Yunita Ardilla, Abraham Manuhutu, Nazaruddin Ahmad, Imanuddin Hasbi, Guntoro, Melda Agnes Manuhutu, Mohamad Ridwan, Hozairi, Anindya Khrisna Wardhani, Syariful Alim, Ikhsan Romli, Yoga Religia, D Tri Octafian, Unggul Utan Sufandi, 2021)"},"properties":{"noteIndex":0},"schema":"https://github.com/citation-style-language/schema/raw/master/csl-citation.json"}</w:instrText>
      </w:r>
      <w:r w:rsidR="00176D69" w:rsidRPr="00BC7EC9">
        <w:rPr>
          <w:rFonts w:cs="Times New Roman"/>
          <w:sz w:val="24"/>
          <w:szCs w:val="24"/>
        </w:rPr>
        <w:fldChar w:fldCharType="separate"/>
      </w:r>
      <w:r w:rsidR="00176D69" w:rsidRPr="00BC7EC9">
        <w:rPr>
          <w:rFonts w:cs="Times New Roman"/>
          <w:noProof/>
          <w:sz w:val="24"/>
          <w:szCs w:val="24"/>
        </w:rPr>
        <w:t>(Mustika, 2021)</w:t>
      </w:r>
      <w:r w:rsidR="00176D69" w:rsidRPr="00BC7EC9">
        <w:rPr>
          <w:rFonts w:cs="Times New Roman"/>
          <w:sz w:val="24"/>
          <w:szCs w:val="24"/>
        </w:rPr>
        <w:fldChar w:fldCharType="end"/>
      </w:r>
      <w:r w:rsidR="00176D69" w:rsidRPr="00BC7EC9">
        <w:rPr>
          <w:rFonts w:cs="Times New Roman"/>
          <w:sz w:val="24"/>
          <w:szCs w:val="24"/>
        </w:rPr>
        <w:t xml:space="preserve"> </w:t>
      </w:r>
    </w:p>
    <w:p w14:paraId="63F95FBE" w14:textId="77F6EC09" w:rsidR="00EE0506" w:rsidRPr="00BC7EC9" w:rsidRDefault="00EE0506" w:rsidP="00EE0506">
      <w:pPr>
        <w:jc w:val="center"/>
        <w:rPr>
          <w:rFonts w:cs="Times New Roman"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drawing>
          <wp:inline distT="0" distB="0" distL="0" distR="0" wp14:anchorId="773A5010" wp14:editId="372C19AA">
            <wp:extent cx="4860925" cy="115190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 rotWithShape="1"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1406"/>
                    <a:stretch/>
                  </pic:blipFill>
                  <pic:spPr bwMode="auto">
                    <a:xfrm>
                      <a:off x="0" y="0"/>
                      <a:ext cx="4860925" cy="11519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BE5514D" w14:textId="62CA57CA" w:rsidR="006A0ED0" w:rsidRDefault="00EE0506" w:rsidP="00B97824">
      <w:pPr>
        <w:pStyle w:val="Title"/>
        <w:spacing w:before="0" w:after="0"/>
        <w:rPr>
          <w:szCs w:val="24"/>
        </w:rPr>
      </w:pPr>
      <w:bookmarkStart w:id="33" w:name="_Toc184631511"/>
      <w:bookmarkStart w:id="34" w:name="_Toc184631837"/>
      <w:proofErr w:type="spellStart"/>
      <w:r w:rsidRPr="00BC7EC9">
        <w:rPr>
          <w:szCs w:val="24"/>
        </w:rPr>
        <w:t>Ilustrasi</w:t>
      </w:r>
      <w:proofErr w:type="spellEnd"/>
      <w:r w:rsidRPr="00BC7EC9">
        <w:rPr>
          <w:szCs w:val="24"/>
        </w:rPr>
        <w:t xml:space="preserve"> Machine Learning</w:t>
      </w:r>
      <w:r w:rsidR="00891D0A" w:rsidRPr="00BC7EC9">
        <w:rPr>
          <w:szCs w:val="24"/>
        </w:rPr>
        <w:t>.</w:t>
      </w:r>
      <w:bookmarkEnd w:id="33"/>
      <w:bookmarkEnd w:id="34"/>
    </w:p>
    <w:p w14:paraId="0796C10B" w14:textId="77777777" w:rsidR="00B97824" w:rsidRPr="00B97824" w:rsidRDefault="00B97824" w:rsidP="00B97824"/>
    <w:p w14:paraId="157CBF04" w14:textId="6DB8B253" w:rsidR="00FE744F" w:rsidRDefault="00FE744F" w:rsidP="00FE744F">
      <w:pPr>
        <w:pStyle w:val="Heading2"/>
        <w:spacing w:before="0" w:after="120"/>
        <w:ind w:left="567" w:hanging="578"/>
      </w:pPr>
      <w:proofErr w:type="spellStart"/>
      <w:r w:rsidRPr="00FE744F">
        <w:t>Kerangka</w:t>
      </w:r>
      <w:proofErr w:type="spellEnd"/>
      <w:r w:rsidRPr="00FE744F">
        <w:t xml:space="preserve"> </w:t>
      </w:r>
      <w:proofErr w:type="spellStart"/>
      <w:r w:rsidRPr="00FE744F">
        <w:t>Pemikiran</w:t>
      </w:r>
      <w:proofErr w:type="spellEnd"/>
    </w:p>
    <w:p w14:paraId="2002BE9D" w14:textId="77777777" w:rsidR="00FE744F" w:rsidRPr="00FE744F" w:rsidRDefault="00FE744F" w:rsidP="00B97824">
      <w:pPr>
        <w:pStyle w:val="BodyText"/>
        <w:spacing w:line="369" w:lineRule="auto"/>
        <w:ind w:firstLine="720"/>
        <w:jc w:val="both"/>
        <w:rPr>
          <w:sz w:val="24"/>
          <w:szCs w:val="24"/>
        </w:rPr>
      </w:pPr>
      <w:proofErr w:type="spellStart"/>
      <w:r w:rsidRPr="00FE744F">
        <w:rPr>
          <w:sz w:val="24"/>
          <w:szCs w:val="24"/>
        </w:rPr>
        <w:t>Merupak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suatu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penjelas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tentang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kerangka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berpikir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kesistem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untuk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memecahk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masalah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r w:rsidRPr="00FE744F">
        <w:rPr>
          <w:sz w:val="24"/>
          <w:szCs w:val="24"/>
        </w:rPr>
        <w:t>yang</w:t>
      </w:r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sedang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diteliti</w:t>
      </w:r>
      <w:proofErr w:type="spellEnd"/>
      <w:r w:rsidRPr="00FE744F">
        <w:rPr>
          <w:sz w:val="24"/>
          <w:szCs w:val="24"/>
        </w:rPr>
        <w:t>,</w:t>
      </w:r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termasuk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menguraik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objek</w:t>
      </w:r>
      <w:proofErr w:type="spellEnd"/>
      <w:r w:rsidRPr="00FE744F">
        <w:rPr>
          <w:spacing w:val="55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penelitian</w:t>
      </w:r>
      <w:proofErr w:type="spellEnd"/>
      <w:r w:rsidRPr="00FE744F">
        <w:rPr>
          <w:sz w:val="24"/>
          <w:szCs w:val="24"/>
        </w:rPr>
        <w:t>.</w:t>
      </w:r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Untuk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melengkapi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urai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kerangka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pemikiran</w:t>
      </w:r>
      <w:proofErr w:type="spellEnd"/>
      <w:r w:rsidRPr="00FE744F">
        <w:rPr>
          <w:sz w:val="24"/>
          <w:szCs w:val="24"/>
        </w:rPr>
        <w:t>,</w:t>
      </w:r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peneliti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dapat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menyajikan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kerangka</w:t>
      </w:r>
      <w:proofErr w:type="spellEnd"/>
      <w:r w:rsidRPr="00FE744F">
        <w:rPr>
          <w:spacing w:val="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pemikiran</w:t>
      </w:r>
      <w:proofErr w:type="spellEnd"/>
      <w:r w:rsidRPr="00FE744F">
        <w:rPr>
          <w:spacing w:val="-1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dalam</w:t>
      </w:r>
      <w:proofErr w:type="spellEnd"/>
      <w:r w:rsidRPr="00FE744F">
        <w:rPr>
          <w:spacing w:val="-4"/>
          <w:sz w:val="24"/>
          <w:szCs w:val="24"/>
        </w:rPr>
        <w:t xml:space="preserve"> </w:t>
      </w:r>
      <w:proofErr w:type="spellStart"/>
      <w:r w:rsidRPr="00FE744F">
        <w:rPr>
          <w:sz w:val="24"/>
          <w:szCs w:val="24"/>
        </w:rPr>
        <w:t>bentuk</w:t>
      </w:r>
      <w:proofErr w:type="spellEnd"/>
      <w:r w:rsidRPr="00FE744F">
        <w:rPr>
          <w:spacing w:val="-3"/>
          <w:sz w:val="24"/>
          <w:szCs w:val="24"/>
        </w:rPr>
        <w:t xml:space="preserve"> </w:t>
      </w:r>
      <w:r w:rsidRPr="00FE744F">
        <w:rPr>
          <w:sz w:val="24"/>
          <w:szCs w:val="24"/>
        </w:rPr>
        <w:t>diagram.</w:t>
      </w:r>
    </w:p>
    <w:p w14:paraId="0E502F96" w14:textId="28671426" w:rsidR="00683679" w:rsidRPr="00FE744F" w:rsidRDefault="00645B70" w:rsidP="00645B70">
      <w:pPr>
        <w:spacing w:line="259" w:lineRule="auto"/>
        <w:jc w:val="left"/>
        <w:rPr>
          <w:rFonts w:eastAsiaTheme="minorEastAsia" w:cs="Times New Roman"/>
          <w:b/>
          <w:sz w:val="24"/>
          <w:szCs w:val="24"/>
        </w:rPr>
      </w:pPr>
      <w:r w:rsidRPr="00FE744F">
        <w:rPr>
          <w:rFonts w:eastAsiaTheme="minorEastAsia" w:cs="Times New Roman"/>
          <w:b/>
          <w:sz w:val="24"/>
          <w:szCs w:val="24"/>
        </w:rPr>
        <w:br w:type="page"/>
      </w:r>
    </w:p>
    <w:p w14:paraId="412508B5" w14:textId="4A261B05" w:rsidR="00686882" w:rsidRPr="00BC7EC9" w:rsidRDefault="00686882" w:rsidP="00611362">
      <w:pPr>
        <w:pStyle w:val="Heading1"/>
        <w:ind w:left="709"/>
        <w:rPr>
          <w:rFonts w:cs="Times New Roman"/>
          <w:sz w:val="24"/>
          <w:szCs w:val="24"/>
        </w:rPr>
      </w:pPr>
      <w:bookmarkStart w:id="35" w:name="_Toc184631513"/>
      <w:bookmarkStart w:id="36" w:name="_Toc184631839"/>
      <w:bookmarkEnd w:id="35"/>
      <w:bookmarkEnd w:id="36"/>
    </w:p>
    <w:p w14:paraId="28053DD3" w14:textId="17A244C8" w:rsidR="00EE3C96" w:rsidRPr="00B40B43" w:rsidRDefault="00735AD6" w:rsidP="00667EFD">
      <w:pPr>
        <w:spacing w:after="480"/>
        <w:jc w:val="center"/>
        <w:rPr>
          <w:rFonts w:cs="Times New Roman"/>
          <w:b/>
          <w:bCs/>
          <w:sz w:val="28"/>
          <w:szCs w:val="28"/>
        </w:rPr>
      </w:pPr>
      <w:r w:rsidRPr="00B40B43">
        <w:rPr>
          <w:rFonts w:cs="Times New Roman"/>
          <w:b/>
          <w:bCs/>
          <w:sz w:val="28"/>
          <w:szCs w:val="28"/>
        </w:rPr>
        <w:t>METO</w:t>
      </w:r>
      <w:r w:rsidR="00980FEC" w:rsidRPr="00B40B43">
        <w:rPr>
          <w:rFonts w:cs="Times New Roman"/>
          <w:b/>
          <w:bCs/>
          <w:sz w:val="28"/>
          <w:szCs w:val="28"/>
        </w:rPr>
        <w:t>DOLOGI</w:t>
      </w:r>
    </w:p>
    <w:p w14:paraId="4E93F4D9" w14:textId="16E986FB" w:rsidR="00EE3C96" w:rsidRPr="00B97824" w:rsidRDefault="00EE3C96" w:rsidP="00667EFD">
      <w:pPr>
        <w:pStyle w:val="Heading2"/>
        <w:spacing w:before="0" w:after="120"/>
        <w:ind w:left="567" w:hanging="578"/>
        <w:rPr>
          <w:rFonts w:cs="Times New Roman"/>
          <w:szCs w:val="24"/>
        </w:rPr>
      </w:pPr>
      <w:bookmarkStart w:id="37" w:name="_Toc184631514"/>
      <w:bookmarkStart w:id="38" w:name="_Toc184631840"/>
      <w:proofErr w:type="spellStart"/>
      <w:r w:rsidRPr="00B97824">
        <w:rPr>
          <w:rFonts w:cs="Times New Roman"/>
          <w:szCs w:val="24"/>
        </w:rPr>
        <w:t>Analisis</w:t>
      </w:r>
      <w:proofErr w:type="spellEnd"/>
      <w:r w:rsidRPr="00B97824">
        <w:rPr>
          <w:rFonts w:cs="Times New Roman"/>
          <w:szCs w:val="24"/>
        </w:rPr>
        <w:t xml:space="preserve"> </w:t>
      </w:r>
      <w:proofErr w:type="spellStart"/>
      <w:r w:rsidRPr="00B97824">
        <w:rPr>
          <w:rFonts w:cs="Times New Roman"/>
          <w:szCs w:val="24"/>
        </w:rPr>
        <w:t>Kebutuhan</w:t>
      </w:r>
      <w:bookmarkEnd w:id="37"/>
      <w:bookmarkEnd w:id="38"/>
      <w:proofErr w:type="spellEnd"/>
    </w:p>
    <w:p w14:paraId="225BB1DC" w14:textId="197CB7DF" w:rsidR="00A2259F" w:rsidRDefault="00B97824" w:rsidP="00667EFD">
      <w:pPr>
        <w:spacing w:after="0"/>
        <w:ind w:firstLine="720"/>
        <w:rPr>
          <w:rFonts w:cs="Times New Roman"/>
          <w:sz w:val="24"/>
          <w:szCs w:val="24"/>
        </w:rPr>
      </w:pPr>
      <w:proofErr w:type="spellStart"/>
      <w:r>
        <w:rPr>
          <w:rFonts w:cs="Times New Roman"/>
          <w:sz w:val="24"/>
          <w:szCs w:val="24"/>
        </w:rPr>
        <w:t>D</w:t>
      </w:r>
      <w:r w:rsidR="00035F60" w:rsidRPr="00B97824">
        <w:rPr>
          <w:rFonts w:cs="Times New Roman"/>
          <w:sz w:val="24"/>
          <w:szCs w:val="24"/>
        </w:rPr>
        <w:t>ituliskan</w:t>
      </w:r>
      <w:proofErr w:type="spellEnd"/>
      <w:r w:rsidR="00035F60" w:rsidRPr="00B97824">
        <w:rPr>
          <w:rFonts w:cs="Times New Roman"/>
          <w:sz w:val="24"/>
          <w:szCs w:val="24"/>
        </w:rPr>
        <w:t xml:space="preserve"> </w:t>
      </w:r>
      <w:proofErr w:type="spellStart"/>
      <w:r w:rsidR="00035F60" w:rsidRPr="00B97824">
        <w:rPr>
          <w:rFonts w:cs="Times New Roman"/>
          <w:sz w:val="24"/>
          <w:szCs w:val="24"/>
        </w:rPr>
        <w:t>tentang</w:t>
      </w:r>
      <w:proofErr w:type="spellEnd"/>
      <w:r w:rsidR="00035F60" w:rsidRPr="00B97824">
        <w:rPr>
          <w:rFonts w:cs="Times New Roman"/>
          <w:sz w:val="24"/>
          <w:szCs w:val="24"/>
        </w:rPr>
        <w:t xml:space="preserve"> data dan </w:t>
      </w:r>
      <w:proofErr w:type="spellStart"/>
      <w:r w:rsidR="00035F60" w:rsidRPr="00B97824">
        <w:rPr>
          <w:rFonts w:cs="Times New Roman"/>
          <w:sz w:val="24"/>
          <w:szCs w:val="24"/>
        </w:rPr>
        <w:t>sumber</w:t>
      </w:r>
      <w:proofErr w:type="spellEnd"/>
      <w:r w:rsidR="00035F60" w:rsidRPr="00B97824">
        <w:rPr>
          <w:rFonts w:cs="Times New Roman"/>
          <w:sz w:val="24"/>
          <w:szCs w:val="24"/>
        </w:rPr>
        <w:t xml:space="preserve"> data, </w:t>
      </w:r>
      <w:proofErr w:type="spellStart"/>
      <w:r w:rsidR="00A2259F" w:rsidRPr="00B97824">
        <w:rPr>
          <w:rFonts w:cs="Times New Roman"/>
          <w:sz w:val="24"/>
          <w:szCs w:val="24"/>
        </w:rPr>
        <w:t>populasi</w:t>
      </w:r>
      <w:proofErr w:type="spellEnd"/>
      <w:r w:rsidR="00A2259F" w:rsidRPr="00B97824">
        <w:rPr>
          <w:rFonts w:cs="Times New Roman"/>
          <w:sz w:val="24"/>
          <w:szCs w:val="24"/>
        </w:rPr>
        <w:t xml:space="preserve">, </w:t>
      </w:r>
      <w:proofErr w:type="spellStart"/>
      <w:r w:rsidR="00A2259F" w:rsidRPr="00B97824">
        <w:rPr>
          <w:rFonts w:cs="Times New Roman"/>
          <w:sz w:val="24"/>
          <w:szCs w:val="24"/>
        </w:rPr>
        <w:t>sampel</w:t>
      </w:r>
      <w:proofErr w:type="spellEnd"/>
      <w:r w:rsidR="00A2259F" w:rsidRPr="00B97824">
        <w:rPr>
          <w:rFonts w:cs="Times New Roman"/>
          <w:sz w:val="24"/>
          <w:szCs w:val="24"/>
        </w:rPr>
        <w:t xml:space="preserve"> dan </w:t>
      </w:r>
      <w:proofErr w:type="spellStart"/>
      <w:r w:rsidR="00A2259F" w:rsidRPr="00B97824">
        <w:rPr>
          <w:rFonts w:cs="Times New Roman"/>
          <w:sz w:val="24"/>
          <w:szCs w:val="24"/>
        </w:rPr>
        <w:t>teknik</w:t>
      </w:r>
      <w:proofErr w:type="spellEnd"/>
      <w:r w:rsidR="00A2259F" w:rsidRPr="00B97824">
        <w:rPr>
          <w:rFonts w:cs="Times New Roman"/>
          <w:sz w:val="24"/>
          <w:szCs w:val="24"/>
        </w:rPr>
        <w:t xml:space="preserve"> sampling, </w:t>
      </w:r>
      <w:proofErr w:type="spellStart"/>
      <w:r w:rsidR="00A2259F" w:rsidRPr="00B97824">
        <w:rPr>
          <w:rFonts w:cs="Times New Roman"/>
          <w:sz w:val="24"/>
          <w:szCs w:val="24"/>
        </w:rPr>
        <w:t>metode</w:t>
      </w:r>
      <w:proofErr w:type="spellEnd"/>
      <w:r w:rsidR="00A2259F" w:rsidRPr="00B97824">
        <w:rPr>
          <w:rFonts w:cs="Times New Roman"/>
          <w:sz w:val="24"/>
          <w:szCs w:val="24"/>
        </w:rPr>
        <w:t xml:space="preserve"> </w:t>
      </w:r>
      <w:proofErr w:type="spellStart"/>
      <w:r w:rsidR="00A2259F" w:rsidRPr="00B97824">
        <w:rPr>
          <w:rFonts w:cs="Times New Roman"/>
          <w:sz w:val="24"/>
          <w:szCs w:val="24"/>
        </w:rPr>
        <w:t>pengumpulan</w:t>
      </w:r>
      <w:proofErr w:type="spellEnd"/>
      <w:r w:rsidR="00A2259F" w:rsidRPr="00B97824">
        <w:rPr>
          <w:rFonts w:cs="Times New Roman"/>
          <w:sz w:val="24"/>
          <w:szCs w:val="24"/>
        </w:rPr>
        <w:t xml:space="preserve"> data</w:t>
      </w:r>
    </w:p>
    <w:p w14:paraId="60A6B390" w14:textId="77777777" w:rsidR="00667EFD" w:rsidRPr="00B97824" w:rsidRDefault="00667EFD" w:rsidP="00667EFD">
      <w:pPr>
        <w:spacing w:after="0"/>
        <w:ind w:firstLine="720"/>
        <w:rPr>
          <w:rFonts w:cs="Times New Roman"/>
          <w:sz w:val="24"/>
          <w:szCs w:val="24"/>
        </w:rPr>
      </w:pPr>
    </w:p>
    <w:p w14:paraId="4CE1C994" w14:textId="6D1D8DB9" w:rsidR="00A2259F" w:rsidRDefault="00A2259F" w:rsidP="00667EFD">
      <w:pPr>
        <w:pStyle w:val="Heading2"/>
        <w:spacing w:before="0" w:after="120"/>
        <w:ind w:left="567" w:hanging="578"/>
        <w:rPr>
          <w:rFonts w:cs="Times New Roman"/>
          <w:szCs w:val="24"/>
        </w:rPr>
      </w:pPr>
      <w:bookmarkStart w:id="39" w:name="_Toc184631515"/>
      <w:bookmarkStart w:id="40" w:name="_Toc184631841"/>
      <w:proofErr w:type="spellStart"/>
      <w:r w:rsidRPr="00B97824">
        <w:rPr>
          <w:rFonts w:cs="Times New Roman"/>
          <w:szCs w:val="24"/>
        </w:rPr>
        <w:t>Perancangan</w:t>
      </w:r>
      <w:proofErr w:type="spellEnd"/>
      <w:r w:rsidRPr="00B97824">
        <w:rPr>
          <w:rFonts w:cs="Times New Roman"/>
          <w:szCs w:val="24"/>
        </w:rPr>
        <w:t xml:space="preserve"> </w:t>
      </w:r>
      <w:proofErr w:type="spellStart"/>
      <w:r w:rsidRPr="00B97824">
        <w:rPr>
          <w:rFonts w:cs="Times New Roman"/>
          <w:szCs w:val="24"/>
        </w:rPr>
        <w:t>Penelitian</w:t>
      </w:r>
      <w:bookmarkEnd w:id="39"/>
      <w:bookmarkEnd w:id="40"/>
      <w:proofErr w:type="spellEnd"/>
    </w:p>
    <w:p w14:paraId="21D2EEBD" w14:textId="0DEEF7EE" w:rsidR="00B97824" w:rsidRDefault="00B97824" w:rsidP="00667EFD">
      <w:pPr>
        <w:spacing w:after="0"/>
        <w:ind w:firstLine="720"/>
        <w:rPr>
          <w:sz w:val="24"/>
          <w:szCs w:val="24"/>
        </w:rPr>
      </w:pPr>
      <w:proofErr w:type="spellStart"/>
      <w:r w:rsidRPr="00B97824">
        <w:rPr>
          <w:sz w:val="24"/>
          <w:szCs w:val="24"/>
        </w:rPr>
        <w:t>Perancangan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enelitian</w:t>
      </w:r>
      <w:proofErr w:type="spellEnd"/>
      <w:r>
        <w:rPr>
          <w:sz w:val="24"/>
          <w:szCs w:val="24"/>
        </w:rPr>
        <w:t>…..</w:t>
      </w:r>
    </w:p>
    <w:p w14:paraId="23AA2D9E" w14:textId="77777777" w:rsidR="00667EFD" w:rsidRPr="00B97824" w:rsidRDefault="00667EFD" w:rsidP="00667EFD">
      <w:pPr>
        <w:spacing w:after="0"/>
        <w:ind w:firstLine="720"/>
        <w:rPr>
          <w:sz w:val="24"/>
          <w:szCs w:val="24"/>
        </w:rPr>
      </w:pPr>
    </w:p>
    <w:p w14:paraId="0A181C61" w14:textId="492DCAAD" w:rsidR="00A2259F" w:rsidRPr="00B97824" w:rsidRDefault="00A2259F" w:rsidP="00667EFD">
      <w:pPr>
        <w:pStyle w:val="Heading2"/>
        <w:spacing w:before="0" w:after="120"/>
        <w:ind w:left="578" w:hanging="578"/>
        <w:rPr>
          <w:rFonts w:cs="Times New Roman"/>
          <w:szCs w:val="24"/>
        </w:rPr>
      </w:pPr>
      <w:bookmarkStart w:id="41" w:name="_Toc184631516"/>
      <w:bookmarkStart w:id="42" w:name="_Toc184631842"/>
      <w:r w:rsidRPr="00B97824">
        <w:rPr>
          <w:rFonts w:cs="Times New Roman"/>
          <w:szCs w:val="24"/>
        </w:rPr>
        <w:t xml:space="preserve">Teknik </w:t>
      </w:r>
      <w:proofErr w:type="spellStart"/>
      <w:r w:rsidRPr="00B97824">
        <w:rPr>
          <w:rFonts w:cs="Times New Roman"/>
          <w:szCs w:val="24"/>
        </w:rPr>
        <w:t>Analisis</w:t>
      </w:r>
      <w:bookmarkStart w:id="43" w:name="_Hlk184734249"/>
      <w:bookmarkEnd w:id="41"/>
      <w:bookmarkEnd w:id="42"/>
      <w:proofErr w:type="spellEnd"/>
    </w:p>
    <w:bookmarkEnd w:id="43"/>
    <w:p w14:paraId="1FBC818E" w14:textId="105FFE2D" w:rsidR="00A2259F" w:rsidRDefault="00A2259F" w:rsidP="00667EFD">
      <w:pPr>
        <w:spacing w:after="0"/>
        <w:ind w:firstLine="720"/>
        <w:rPr>
          <w:rFonts w:cs="Times New Roman"/>
          <w:sz w:val="24"/>
          <w:szCs w:val="24"/>
        </w:rPr>
      </w:pPr>
      <w:r w:rsidRPr="00B97824">
        <w:rPr>
          <w:rFonts w:cs="Times New Roman"/>
          <w:sz w:val="24"/>
          <w:szCs w:val="24"/>
        </w:rPr>
        <w:t xml:space="preserve">Sedang </w:t>
      </w:r>
      <w:proofErr w:type="spellStart"/>
      <w:r w:rsidRPr="00B97824">
        <w:rPr>
          <w:rFonts w:cs="Times New Roman"/>
          <w:sz w:val="24"/>
          <w:szCs w:val="24"/>
        </w:rPr>
        <w:t>untuk</w:t>
      </w:r>
      <w:proofErr w:type="spellEnd"/>
      <w:r w:rsidRPr="00B97824">
        <w:rPr>
          <w:rFonts w:cs="Times New Roman"/>
          <w:sz w:val="24"/>
          <w:szCs w:val="24"/>
        </w:rPr>
        <w:t xml:space="preserve"> model prediction </w:t>
      </w:r>
      <w:proofErr w:type="spellStart"/>
      <w:r w:rsidRPr="00B97824">
        <w:rPr>
          <w:rFonts w:cs="Times New Roman"/>
          <w:sz w:val="24"/>
          <w:szCs w:val="24"/>
        </w:rPr>
        <w:t>dituliskan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pengujian</w:t>
      </w:r>
      <w:proofErr w:type="spellEnd"/>
      <w:r w:rsidRPr="00B97824">
        <w:rPr>
          <w:rFonts w:cs="Times New Roman"/>
          <w:sz w:val="24"/>
          <w:szCs w:val="24"/>
        </w:rPr>
        <w:t xml:space="preserve"> mod </w:t>
      </w:r>
      <w:proofErr w:type="spellStart"/>
      <w:r w:rsidRPr="00B97824">
        <w:rPr>
          <w:rFonts w:cs="Times New Roman"/>
          <w:sz w:val="24"/>
          <w:szCs w:val="24"/>
        </w:rPr>
        <w:t>dengn</w:t>
      </w:r>
      <w:proofErr w:type="spellEnd"/>
      <w:r w:rsidRPr="00B97824">
        <w:rPr>
          <w:rFonts w:cs="Times New Roman"/>
          <w:sz w:val="24"/>
          <w:szCs w:val="24"/>
        </w:rPr>
        <w:t xml:space="preserve"> MAPE, RMSE, MAE dan lain-lain. (</w:t>
      </w:r>
      <w:proofErr w:type="spellStart"/>
      <w:r w:rsidRPr="00B97824">
        <w:rPr>
          <w:rFonts w:cs="Times New Roman"/>
          <w:sz w:val="24"/>
          <w:szCs w:val="24"/>
        </w:rPr>
        <w:t>penulisan</w:t>
      </w:r>
      <w:proofErr w:type="spellEnd"/>
      <w:r w:rsidRPr="00B97824">
        <w:rPr>
          <w:rFonts w:cs="Times New Roman"/>
          <w:sz w:val="24"/>
          <w:szCs w:val="24"/>
        </w:rPr>
        <w:t xml:space="preserve"> formula </w:t>
      </w:r>
      <w:proofErr w:type="spellStart"/>
      <w:r w:rsidRPr="00B97824">
        <w:rPr>
          <w:rFonts w:cs="Times New Roman"/>
          <w:sz w:val="24"/>
          <w:szCs w:val="24"/>
        </w:rPr>
        <w:t>matnatika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wajib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diberi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nomor</w:t>
      </w:r>
      <w:proofErr w:type="spellEnd"/>
      <w:r w:rsidRPr="00B97824">
        <w:rPr>
          <w:rFonts w:cs="Times New Roman"/>
          <w:sz w:val="24"/>
          <w:szCs w:val="24"/>
        </w:rPr>
        <w:t xml:space="preserve"> pada </w:t>
      </w:r>
      <w:proofErr w:type="spellStart"/>
      <w:r w:rsidRPr="00B97824">
        <w:rPr>
          <w:rFonts w:cs="Times New Roman"/>
          <w:sz w:val="24"/>
          <w:szCs w:val="24"/>
        </w:rPr>
        <w:t>bagian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kanan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dalam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tanda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kurang</w:t>
      </w:r>
      <w:proofErr w:type="spellEnd"/>
      <w:r w:rsidRPr="00B97824">
        <w:rPr>
          <w:rFonts w:cs="Times New Roman"/>
          <w:sz w:val="24"/>
          <w:szCs w:val="24"/>
        </w:rPr>
        <w:t xml:space="preserve">). </w:t>
      </w:r>
      <w:proofErr w:type="spellStart"/>
      <w:r w:rsidRPr="00B97824">
        <w:rPr>
          <w:rFonts w:cs="Times New Roman"/>
          <w:sz w:val="24"/>
          <w:szCs w:val="24"/>
        </w:rPr>
        <w:t>Seperti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contoh</w:t>
      </w:r>
      <w:proofErr w:type="spellEnd"/>
      <w:r w:rsidRPr="00B97824">
        <w:rPr>
          <w:rFonts w:cs="Times New Roman"/>
          <w:sz w:val="24"/>
          <w:szCs w:val="24"/>
        </w:rPr>
        <w:t xml:space="preserve"> pada </w:t>
      </w:r>
      <w:proofErr w:type="spellStart"/>
      <w:r w:rsidRPr="00B97824">
        <w:rPr>
          <w:rFonts w:cs="Times New Roman"/>
          <w:sz w:val="24"/>
          <w:szCs w:val="24"/>
        </w:rPr>
        <w:t>teknik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analisi</w:t>
      </w:r>
      <w:proofErr w:type="spellEnd"/>
      <w:r w:rsidRPr="00B97824">
        <w:rPr>
          <w:rFonts w:cs="Times New Roman"/>
          <w:sz w:val="24"/>
          <w:szCs w:val="24"/>
        </w:rPr>
        <w:t xml:space="preserve"> data</w:t>
      </w:r>
    </w:p>
    <w:p w14:paraId="4DA6CB3B" w14:textId="77777777" w:rsidR="00667EFD" w:rsidRPr="00B97824" w:rsidRDefault="00667EFD" w:rsidP="00667EFD">
      <w:pPr>
        <w:spacing w:after="0"/>
        <w:ind w:firstLine="720"/>
        <w:rPr>
          <w:rFonts w:cs="Times New Roman"/>
          <w:sz w:val="24"/>
          <w:szCs w:val="24"/>
        </w:rPr>
      </w:pPr>
    </w:p>
    <w:p w14:paraId="7761C63A" w14:textId="4BB282DE" w:rsidR="00FE744F" w:rsidRPr="00B97824" w:rsidRDefault="00FE744F" w:rsidP="00B97824">
      <w:pPr>
        <w:pStyle w:val="Heading2"/>
        <w:spacing w:before="0" w:after="120"/>
        <w:ind w:left="567" w:hanging="578"/>
        <w:rPr>
          <w:rFonts w:cs="Times New Roman"/>
          <w:szCs w:val="24"/>
        </w:rPr>
      </w:pPr>
      <w:proofErr w:type="spellStart"/>
      <w:r w:rsidRPr="00B97824">
        <w:rPr>
          <w:rFonts w:cs="Times New Roman"/>
          <w:szCs w:val="24"/>
        </w:rPr>
        <w:t>Jadwal</w:t>
      </w:r>
      <w:proofErr w:type="spellEnd"/>
      <w:r w:rsidRPr="00B97824">
        <w:rPr>
          <w:rFonts w:cs="Times New Roman"/>
          <w:spacing w:val="11"/>
          <w:szCs w:val="24"/>
        </w:rPr>
        <w:t xml:space="preserve"> </w:t>
      </w:r>
      <w:proofErr w:type="spellStart"/>
      <w:r w:rsidRPr="00B97824">
        <w:rPr>
          <w:rFonts w:cs="Times New Roman"/>
          <w:szCs w:val="24"/>
        </w:rPr>
        <w:t>Penelitian</w:t>
      </w:r>
      <w:proofErr w:type="spellEnd"/>
    </w:p>
    <w:p w14:paraId="08C6BFA3" w14:textId="5E578818" w:rsidR="00FE744F" w:rsidRPr="00B97824" w:rsidRDefault="00FE744F" w:rsidP="00FE744F">
      <w:pPr>
        <w:widowControl w:val="0"/>
        <w:tabs>
          <w:tab w:val="left" w:pos="2410"/>
          <w:tab w:val="left" w:pos="2411"/>
        </w:tabs>
        <w:autoSpaceDE w:val="0"/>
        <w:autoSpaceDN w:val="0"/>
        <w:spacing w:before="127" w:after="0" w:line="240" w:lineRule="auto"/>
        <w:jc w:val="center"/>
        <w:rPr>
          <w:rFonts w:cs="Times New Roman"/>
          <w:sz w:val="24"/>
          <w:szCs w:val="24"/>
        </w:rPr>
      </w:pPr>
      <w:proofErr w:type="spellStart"/>
      <w:r w:rsidRPr="00B97824">
        <w:rPr>
          <w:rFonts w:cs="Times New Roman"/>
          <w:sz w:val="24"/>
          <w:szCs w:val="24"/>
        </w:rPr>
        <w:t>Tabel</w:t>
      </w:r>
      <w:proofErr w:type="spellEnd"/>
      <w:r w:rsidRPr="00B97824">
        <w:rPr>
          <w:rFonts w:cs="Times New Roman"/>
          <w:sz w:val="24"/>
          <w:szCs w:val="24"/>
        </w:rPr>
        <w:t xml:space="preserve"> 3.1 </w:t>
      </w:r>
      <w:proofErr w:type="spellStart"/>
      <w:r w:rsidRPr="00B97824">
        <w:rPr>
          <w:rFonts w:cs="Times New Roman"/>
          <w:sz w:val="24"/>
          <w:szCs w:val="24"/>
        </w:rPr>
        <w:t>Jadwal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Kegiatan</w:t>
      </w:r>
      <w:proofErr w:type="spellEnd"/>
      <w:r w:rsidRPr="00B97824">
        <w:rPr>
          <w:rFonts w:cs="Times New Roman"/>
          <w:sz w:val="24"/>
          <w:szCs w:val="24"/>
        </w:rPr>
        <w:t xml:space="preserve"> </w:t>
      </w:r>
      <w:proofErr w:type="spellStart"/>
      <w:r w:rsidRPr="00B97824">
        <w:rPr>
          <w:rFonts w:cs="Times New Roman"/>
          <w:sz w:val="24"/>
          <w:szCs w:val="24"/>
        </w:rPr>
        <w:t>Penelitian</w:t>
      </w:r>
      <w:proofErr w:type="spellEnd"/>
    </w:p>
    <w:tbl>
      <w:tblPr>
        <w:tblW w:w="7440" w:type="dxa"/>
        <w:tblLook w:val="04A0" w:firstRow="1" w:lastRow="0" w:firstColumn="1" w:lastColumn="0" w:noHBand="0" w:noVBand="1"/>
      </w:tblPr>
      <w:tblGrid>
        <w:gridCol w:w="960"/>
        <w:gridCol w:w="2880"/>
        <w:gridCol w:w="600"/>
        <w:gridCol w:w="600"/>
        <w:gridCol w:w="600"/>
        <w:gridCol w:w="600"/>
        <w:gridCol w:w="600"/>
        <w:gridCol w:w="600"/>
      </w:tblGrid>
      <w:tr w:rsidR="00FE744F" w:rsidRPr="00B97824" w14:paraId="54E41ACC" w14:textId="77777777" w:rsidTr="00FE744F">
        <w:trPr>
          <w:trHeight w:val="315"/>
        </w:trPr>
        <w:tc>
          <w:tcPr>
            <w:tcW w:w="96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730B0B70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No</w:t>
            </w:r>
          </w:p>
        </w:tc>
        <w:tc>
          <w:tcPr>
            <w:tcW w:w="2880" w:type="dxa"/>
            <w:vMerge w:val="restart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09C2C0ED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 xml:space="preserve">Nama </w:t>
            </w:r>
            <w:proofErr w:type="spellStart"/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Kegiatan</w:t>
            </w:r>
            <w:proofErr w:type="spellEnd"/>
          </w:p>
        </w:tc>
        <w:tc>
          <w:tcPr>
            <w:tcW w:w="3600" w:type="dxa"/>
            <w:gridSpan w:val="6"/>
            <w:tcBorders>
              <w:top w:val="single" w:sz="8" w:space="0" w:color="000000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0F6FF3AE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Waktu (</w:t>
            </w:r>
            <w:proofErr w:type="spellStart"/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Bulan</w:t>
            </w:r>
            <w:proofErr w:type="spellEnd"/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)</w:t>
            </w:r>
          </w:p>
        </w:tc>
      </w:tr>
      <w:tr w:rsidR="00FE744F" w:rsidRPr="00B97824" w14:paraId="24ABF98D" w14:textId="77777777" w:rsidTr="00FE744F">
        <w:trPr>
          <w:trHeight w:val="315"/>
        </w:trPr>
        <w:tc>
          <w:tcPr>
            <w:tcW w:w="96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4DE4F3FA" w14:textId="77777777" w:rsidR="00FE744F" w:rsidRPr="00B97824" w:rsidRDefault="00FE744F" w:rsidP="00FE744F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2880" w:type="dxa"/>
            <w:vMerge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3709EED" w14:textId="77777777" w:rsidR="00FE744F" w:rsidRPr="00B97824" w:rsidRDefault="00FE744F" w:rsidP="00FE744F">
            <w:pPr>
              <w:spacing w:after="0" w:line="240" w:lineRule="auto"/>
              <w:jc w:val="left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728DD385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8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45F884F6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9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6A119DB8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0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40DC7934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1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6522A62A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2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D9D9D9"/>
            <w:vAlign w:val="center"/>
            <w:hideMark/>
          </w:tcPr>
          <w:p w14:paraId="7D4D9722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b/>
                <w:bCs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</w:tr>
      <w:tr w:rsidR="00FE744F" w:rsidRPr="00B97824" w14:paraId="3183BD19" w14:textId="77777777" w:rsidTr="00FE744F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749155FC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1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69C947E" w14:textId="77777777" w:rsidR="00FE744F" w:rsidRPr="00B97824" w:rsidRDefault="00FE744F" w:rsidP="00FE744F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bookmarkStart w:id="44" w:name="RANGE!C4"/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Pelaksanaan</w:t>
            </w:r>
            <w:proofErr w:type="spellEnd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 </w:t>
            </w: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persiapan</w:t>
            </w:r>
            <w:bookmarkEnd w:id="44"/>
            <w:proofErr w:type="spellEnd"/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000000"/>
            <w:vAlign w:val="center"/>
            <w:hideMark/>
          </w:tcPr>
          <w:p w14:paraId="3FF967A3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center"/>
            <w:hideMark/>
          </w:tcPr>
          <w:p w14:paraId="5E09A517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30F4B22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CC220C7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E7072CB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AF0C35D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FE744F" w:rsidRPr="00B97824" w14:paraId="54432D41" w14:textId="77777777" w:rsidTr="00FE744F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5FA3ABB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2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0BABD8D3" w14:textId="77777777" w:rsidR="00FE744F" w:rsidRPr="00B97824" w:rsidRDefault="00FE744F" w:rsidP="00FE744F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Pengadaan</w:t>
            </w:r>
            <w:proofErr w:type="spellEnd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 </w:t>
            </w: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alat</w:t>
            </w:r>
            <w:proofErr w:type="spellEnd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 dan </w:t>
            </w: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bahan</w:t>
            </w:r>
            <w:proofErr w:type="spellEnd"/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center"/>
            <w:hideMark/>
          </w:tcPr>
          <w:p w14:paraId="5AA9D5AA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vMerge w:val="restart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000000"/>
            <w:vAlign w:val="center"/>
            <w:hideMark/>
          </w:tcPr>
          <w:p w14:paraId="4076D1BF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95950F3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62833578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EA72977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4DEE9126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  <w:tr w:rsidR="00FE744F" w:rsidRPr="00B97824" w14:paraId="2089645A" w14:textId="77777777" w:rsidTr="00FE744F">
        <w:trPr>
          <w:trHeight w:val="315"/>
        </w:trPr>
        <w:tc>
          <w:tcPr>
            <w:tcW w:w="96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302BF746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3</w:t>
            </w:r>
          </w:p>
        </w:tc>
        <w:tc>
          <w:tcPr>
            <w:tcW w:w="288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21B9F80C" w14:textId="77777777" w:rsidR="00FE744F" w:rsidRPr="00B97824" w:rsidRDefault="00FE744F" w:rsidP="00FE744F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Pelaksanaan</w:t>
            </w:r>
            <w:proofErr w:type="spellEnd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 </w:t>
            </w: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studi</w:t>
            </w:r>
            <w:proofErr w:type="spellEnd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 xml:space="preserve"> </w:t>
            </w:r>
            <w:proofErr w:type="spellStart"/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pustaka</w:t>
            </w:r>
            <w:proofErr w:type="spellEnd"/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000000" w:fill="FFFFFF"/>
            <w:vAlign w:val="center"/>
            <w:hideMark/>
          </w:tcPr>
          <w:p w14:paraId="766DA000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vMerge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vAlign w:val="center"/>
            <w:hideMark/>
          </w:tcPr>
          <w:p w14:paraId="66A01051" w14:textId="77777777" w:rsidR="00FE744F" w:rsidRPr="00B97824" w:rsidRDefault="00FE744F" w:rsidP="00FE744F">
            <w:pPr>
              <w:spacing w:after="0" w:line="240" w:lineRule="auto"/>
              <w:jc w:val="left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</w:p>
        </w:tc>
        <w:tc>
          <w:tcPr>
            <w:tcW w:w="600" w:type="dxa"/>
            <w:tcBorders>
              <w:top w:val="nil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000000" w:fill="000000"/>
            <w:vAlign w:val="center"/>
            <w:hideMark/>
          </w:tcPr>
          <w:p w14:paraId="259ED80E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9D368C0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1E667B86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  <w:tc>
          <w:tcPr>
            <w:tcW w:w="600" w:type="dxa"/>
            <w:tcBorders>
              <w:top w:val="nil"/>
              <w:left w:val="nil"/>
              <w:bottom w:val="single" w:sz="8" w:space="0" w:color="000000"/>
              <w:right w:val="single" w:sz="8" w:space="0" w:color="000000"/>
            </w:tcBorders>
            <w:shd w:val="clear" w:color="auto" w:fill="auto"/>
            <w:vAlign w:val="center"/>
            <w:hideMark/>
          </w:tcPr>
          <w:p w14:paraId="5C9D7B20" w14:textId="77777777" w:rsidR="00FE744F" w:rsidRPr="00B97824" w:rsidRDefault="00FE744F" w:rsidP="00FE744F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</w:pPr>
            <w:r w:rsidRPr="00B97824">
              <w:rPr>
                <w:rFonts w:eastAsia="Times New Roman" w:cs="Times New Roman"/>
                <w:color w:val="000000"/>
                <w:sz w:val="24"/>
                <w:szCs w:val="24"/>
                <w:lang w:val="en-ID" w:eastAsia="en-ID"/>
              </w:rPr>
              <w:t> </w:t>
            </w:r>
          </w:p>
        </w:tc>
      </w:tr>
    </w:tbl>
    <w:p w14:paraId="5A48E88E" w14:textId="5AD1E88C" w:rsidR="00A2259F" w:rsidRPr="00B97824" w:rsidRDefault="00A2259F" w:rsidP="00A2259F">
      <w:pPr>
        <w:rPr>
          <w:rFonts w:cs="Times New Roman"/>
          <w:sz w:val="24"/>
          <w:szCs w:val="24"/>
        </w:rPr>
      </w:pPr>
    </w:p>
    <w:p w14:paraId="59B240F2" w14:textId="77777777" w:rsidR="00A2259F" w:rsidRPr="00BC7EC9" w:rsidRDefault="00A2259F" w:rsidP="00A2259F">
      <w:pPr>
        <w:rPr>
          <w:rFonts w:cs="Times New Roman"/>
          <w:sz w:val="24"/>
          <w:szCs w:val="24"/>
        </w:rPr>
      </w:pPr>
    </w:p>
    <w:p w14:paraId="1498C714" w14:textId="77777777" w:rsidR="004D4842" w:rsidRPr="00BC7EC9" w:rsidRDefault="004D4842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 w:rsidRPr="00BC7EC9">
        <w:rPr>
          <w:rFonts w:cs="Times New Roman"/>
          <w:sz w:val="24"/>
          <w:szCs w:val="24"/>
          <w:lang w:val="sv-SE"/>
        </w:rPr>
        <w:br w:type="page"/>
      </w:r>
    </w:p>
    <w:bookmarkStart w:id="45" w:name="_Toc184631845" w:displacedByCustomXml="next"/>
    <w:bookmarkStart w:id="46" w:name="_Toc184631519" w:displacedByCustomXml="next"/>
    <w:sdt>
      <w:sdtPr>
        <w:rPr>
          <w:rFonts w:ascii="Calibri" w:eastAsiaTheme="minorHAnsi" w:hAnsi="Calibri" w:cs="Times New Roman"/>
          <w:b w:val="0"/>
          <w:sz w:val="24"/>
          <w:szCs w:val="24"/>
          <w:lang w:val="id-ID"/>
        </w:rPr>
        <w:id w:val="-771703793"/>
        <w:docPartObj>
          <w:docPartGallery w:val="Bibliographies"/>
          <w:docPartUnique/>
        </w:docPartObj>
      </w:sdtPr>
      <w:sdtEndPr>
        <w:rPr>
          <w:rFonts w:eastAsia="Calibri"/>
        </w:rPr>
      </w:sdtEndPr>
      <w:sdtContent>
        <w:p w14:paraId="2D608D7D" w14:textId="2338D11F" w:rsidR="004D4842" w:rsidRPr="00BC7EC9" w:rsidRDefault="00980FEC" w:rsidP="004D4842">
          <w:pPr>
            <w:pStyle w:val="Heading1"/>
            <w:numPr>
              <w:ilvl w:val="0"/>
              <w:numId w:val="0"/>
            </w:numPr>
            <w:rPr>
              <w:rFonts w:cs="Times New Roman"/>
              <w:sz w:val="24"/>
              <w:szCs w:val="24"/>
            </w:rPr>
          </w:pPr>
          <w:r w:rsidRPr="00BC7EC9">
            <w:rPr>
              <w:rFonts w:cs="Times New Roman"/>
              <w:sz w:val="24"/>
              <w:szCs w:val="24"/>
            </w:rPr>
            <w:t>DAFTAR PUSTAKA</w:t>
          </w:r>
          <w:bookmarkEnd w:id="46"/>
          <w:bookmarkEnd w:id="45"/>
        </w:p>
        <w:sdt>
          <w:sdtPr>
            <w:rPr>
              <w:rFonts w:ascii="Times New Roman" w:eastAsiaTheme="minorHAnsi" w:hAnsi="Times New Roman"/>
              <w:sz w:val="24"/>
              <w:szCs w:val="24"/>
              <w:lang w:val="en-US"/>
            </w:rPr>
            <w:id w:val="-573587230"/>
            <w:showingPlcHdr/>
            <w:bibliography/>
          </w:sdtPr>
          <w:sdtEndPr>
            <w:rPr>
              <w:rFonts w:eastAsia="Calibri"/>
              <w:lang w:val="id-ID"/>
            </w:rPr>
          </w:sdtEndPr>
          <w:sdtContent>
            <w:p w14:paraId="6C20C88D" w14:textId="6D3086E1" w:rsidR="004D4842" w:rsidRPr="00BC7EC9" w:rsidRDefault="00645B70" w:rsidP="00645B70">
              <w:pPr>
                <w:pStyle w:val="Bibliography"/>
                <w:ind w:left="720" w:hanging="720"/>
                <w:jc w:val="both"/>
                <w:rPr>
                  <w:rFonts w:ascii="Times New Roman" w:hAnsi="Times New Roman"/>
                  <w:sz w:val="24"/>
                  <w:szCs w:val="24"/>
                </w:rPr>
              </w:pPr>
              <w:r w:rsidRPr="00BC7EC9">
                <w:rPr>
                  <w:rFonts w:ascii="Times New Roman" w:eastAsiaTheme="minorHAnsi" w:hAnsi="Times New Roman"/>
                  <w:sz w:val="24"/>
                  <w:szCs w:val="24"/>
                  <w:lang w:val="en-US"/>
                </w:rPr>
                <w:t xml:space="preserve">     </w:t>
              </w:r>
            </w:p>
          </w:sdtContent>
        </w:sdt>
      </w:sdtContent>
    </w:sdt>
    <w:p w14:paraId="0D69703B" w14:textId="227C7B9E" w:rsidR="00ED7F96" w:rsidRPr="00BC7EC9" w:rsidRDefault="00A2259F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 xml:space="preserve">Daftar pusataka dengan APA Style. Isi daftar pustaka ini secara otomatis </w:t>
      </w:r>
      <w:r w:rsidR="00230906" w:rsidRPr="00BC7EC9">
        <w:rPr>
          <w:rFonts w:cs="Times New Roman"/>
          <w:color w:val="FF0000"/>
          <w:sz w:val="24"/>
          <w:szCs w:val="24"/>
          <w:lang w:val="sv-SE"/>
        </w:rPr>
        <w:t xml:space="preserve">diisi dari sitasi pada body proposal. </w:t>
      </w:r>
    </w:p>
    <w:p w14:paraId="1F477DFF" w14:textId="2D60C33C" w:rsidR="00230906" w:rsidRPr="00BC7EC9" w:rsidRDefault="00230906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Daftar pustaka tidak boleh ditulis secara manual</w:t>
      </w:r>
    </w:p>
    <w:p w14:paraId="39BB5B30" w14:textId="5396E69B" w:rsidR="004A02F7" w:rsidRPr="00BC7EC9" w:rsidRDefault="004A02F7" w:rsidP="00A2259F">
      <w:pPr>
        <w:rPr>
          <w:rFonts w:cs="Times New Roman"/>
          <w:color w:val="FF0000"/>
          <w:sz w:val="24"/>
          <w:szCs w:val="24"/>
          <w:lang w:val="sv-SE"/>
        </w:rPr>
      </w:pPr>
      <w:r w:rsidRPr="00BC7EC9">
        <w:rPr>
          <w:rFonts w:cs="Times New Roman"/>
          <w:color w:val="FF0000"/>
          <w:sz w:val="24"/>
          <w:szCs w:val="24"/>
          <w:lang w:val="sv-SE"/>
        </w:rPr>
        <w:t>Contoh</w:t>
      </w:r>
    </w:p>
    <w:p w14:paraId="32A958B1" w14:textId="5324F59D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sz w:val="24"/>
          <w:szCs w:val="24"/>
          <w:lang w:val="sv-SE"/>
        </w:rPr>
        <w:fldChar w:fldCharType="begin" w:fldLock="1"/>
      </w:r>
      <w:r w:rsidRPr="00BC7EC9">
        <w:rPr>
          <w:rFonts w:cs="Times New Roman"/>
          <w:sz w:val="24"/>
          <w:szCs w:val="24"/>
          <w:lang w:val="sv-SE"/>
        </w:rPr>
        <w:instrText xml:space="preserve">ADDIN Mendeley Bibliography CSL_BIBLIOGRAPHY </w:instrText>
      </w:r>
      <w:r w:rsidRPr="00BC7EC9">
        <w:rPr>
          <w:rFonts w:cs="Times New Roman"/>
          <w:sz w:val="24"/>
          <w:szCs w:val="24"/>
          <w:lang w:val="sv-SE"/>
        </w:rPr>
        <w:fldChar w:fldCharType="separate"/>
      </w:r>
      <w:r w:rsidRPr="00BC7EC9">
        <w:rPr>
          <w:rFonts w:cs="Times New Roman"/>
          <w:noProof/>
          <w:sz w:val="24"/>
          <w:szCs w:val="24"/>
        </w:rPr>
        <w:t xml:space="preserve">Alpaydin, E. (2014). </w:t>
      </w:r>
      <w:r w:rsidRPr="00BC7EC9">
        <w:rPr>
          <w:rFonts w:cs="Times New Roman"/>
          <w:i/>
          <w:iCs/>
          <w:noProof/>
          <w:sz w:val="24"/>
          <w:szCs w:val="24"/>
        </w:rPr>
        <w:t>Introduction to Machine Learning - Third Edition</w:t>
      </w:r>
      <w:r w:rsidRPr="00BC7EC9">
        <w:rPr>
          <w:rFonts w:cs="Times New Roman"/>
          <w:noProof/>
          <w:sz w:val="24"/>
          <w:szCs w:val="24"/>
        </w:rPr>
        <w:t>. The MIT Press Cambridge, Massachusetts - London - England.</w:t>
      </w:r>
    </w:p>
    <w:p w14:paraId="25BC458F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Cholissodin, I., Soebroto, A. A., Hasanah, U., &amp; Febiola, Y. I. (2020). </w:t>
      </w:r>
      <w:r w:rsidRPr="00BC7EC9">
        <w:rPr>
          <w:rFonts w:cs="Times New Roman"/>
          <w:i/>
          <w:iCs/>
          <w:noProof/>
          <w:sz w:val="24"/>
          <w:szCs w:val="24"/>
        </w:rPr>
        <w:t>AI , MACHINE LEARNING &amp; DEEP LEARNING</w:t>
      </w:r>
      <w:r w:rsidRPr="00BC7EC9">
        <w:rPr>
          <w:rFonts w:cs="Times New Roman"/>
          <w:noProof/>
          <w:sz w:val="24"/>
          <w:szCs w:val="24"/>
        </w:rPr>
        <w:t>. Fakultas Ilmu Komputer, Universitas Brawijaya.</w:t>
      </w:r>
    </w:p>
    <w:p w14:paraId="42C54ED3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Harlina, S., &amp; Usman, U. (2020). Analisa Prediktif Curah Hujan Data Time Series Berbasis Metode Neural Network. </w:t>
      </w:r>
      <w:r w:rsidRPr="00BC7EC9">
        <w:rPr>
          <w:rFonts w:cs="Times New Roman"/>
          <w:i/>
          <w:iCs/>
          <w:noProof/>
          <w:sz w:val="24"/>
          <w:szCs w:val="24"/>
        </w:rPr>
        <w:t>Inspiration: Jurnal Teknologi Informasi Dan Komunikasi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0</w:t>
      </w:r>
      <w:r w:rsidRPr="00BC7EC9">
        <w:rPr>
          <w:rFonts w:cs="Times New Roman"/>
          <w:noProof/>
          <w:sz w:val="24"/>
          <w:szCs w:val="24"/>
        </w:rPr>
        <w:t>(2), 163. https://doi.org/10.35585/inspir.v10i2.2586</w:t>
      </w:r>
    </w:p>
    <w:p w14:paraId="266DC042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Jamaaluddin, &amp; Sulistyowati, I. (2021). </w:t>
      </w:r>
      <w:r w:rsidRPr="00BC7EC9">
        <w:rPr>
          <w:rFonts w:cs="Times New Roman"/>
          <w:i/>
          <w:iCs/>
          <w:noProof/>
          <w:sz w:val="24"/>
          <w:szCs w:val="24"/>
        </w:rPr>
        <w:t>BUKU AJAR KECERDASAN BUATAN (ARTIFICIAL INTELLIGENCE)</w:t>
      </w:r>
      <w:r w:rsidRPr="00BC7EC9">
        <w:rPr>
          <w:rFonts w:cs="Times New Roman"/>
          <w:noProof/>
          <w:sz w:val="24"/>
          <w:szCs w:val="24"/>
        </w:rPr>
        <w:t>. UMSIDA PRESS.</w:t>
      </w:r>
    </w:p>
    <w:p w14:paraId="5B75620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eller, John Paul Massaron, L. (2018). </w:t>
      </w:r>
      <w:r w:rsidRPr="00BC7EC9">
        <w:rPr>
          <w:rFonts w:cs="Times New Roman"/>
          <w:i/>
          <w:iCs/>
          <w:noProof/>
          <w:sz w:val="24"/>
          <w:szCs w:val="24"/>
        </w:rPr>
        <w:t>Artificial Intelligence For Dummies</w:t>
      </w:r>
      <w:r w:rsidRPr="00BC7EC9">
        <w:rPr>
          <w:rFonts w:cs="Times New Roman"/>
          <w:noProof/>
          <w:sz w:val="24"/>
          <w:szCs w:val="24"/>
        </w:rPr>
        <w:t>. John Wiley &amp; Sons, Inc.</w:t>
      </w:r>
    </w:p>
    <w:p w14:paraId="413E1C94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Mustika, Yunita Ardilla, Abraham Manuhutu, Nazaruddin Ahmad, Imanuddin Hasbi, Guntoro, Melda Agnes Manuhutu, Mohamad Ridwan, Hozairi, Anindya Khrisna Wardhani, Syariful Alim, Ikhsan Romli, Yoga Religia, D Tri Octafian, Unggul Utan Sufandi, I. E. (2021). </w:t>
      </w:r>
      <w:r w:rsidRPr="00BC7EC9">
        <w:rPr>
          <w:rFonts w:cs="Times New Roman"/>
          <w:i/>
          <w:iCs/>
          <w:noProof/>
          <w:sz w:val="24"/>
          <w:szCs w:val="24"/>
        </w:rPr>
        <w:t>DATA MINING DAN APLIKASINYA</w:t>
      </w:r>
      <w:r w:rsidRPr="00BC7EC9">
        <w:rPr>
          <w:rFonts w:cs="Times New Roman"/>
          <w:noProof/>
          <w:sz w:val="24"/>
          <w:szCs w:val="24"/>
        </w:rPr>
        <w:t>. Widina Bhakti Persada.</w:t>
      </w:r>
    </w:p>
    <w:p w14:paraId="06DB2D8A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Prasetyo, E. (2014). </w:t>
      </w:r>
      <w:r w:rsidRPr="00BC7EC9">
        <w:rPr>
          <w:rFonts w:cs="Times New Roman"/>
          <w:i/>
          <w:iCs/>
          <w:noProof/>
          <w:sz w:val="24"/>
          <w:szCs w:val="24"/>
        </w:rPr>
        <w:t>DATA MINING - Mengolah Data Menjadi Informasi Menggunakan MATLAB</w:t>
      </w:r>
      <w:r w:rsidRPr="00BC7EC9">
        <w:rPr>
          <w:rFonts w:cs="Times New Roman"/>
          <w:noProof/>
          <w:sz w:val="24"/>
          <w:szCs w:val="24"/>
        </w:rPr>
        <w:t>. CV. ANDI OFFSET.</w:t>
      </w:r>
    </w:p>
    <w:p w14:paraId="216EBD75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Rosalinda, G., Santoso, R., &amp; Kartikasari, P. (2023). PEMODELAN TOPIK ULASAN APLIKASI NETFLIX PADA GOOGLE PLAY STORE </w:t>
      </w:r>
      <w:r w:rsidRPr="00BC7EC9">
        <w:rPr>
          <w:rFonts w:cs="Times New Roman"/>
          <w:noProof/>
          <w:sz w:val="24"/>
          <w:szCs w:val="24"/>
        </w:rPr>
        <w:lastRenderedPageBreak/>
        <w:t xml:space="preserve">MENGGUNAKAN LATENT DIRICHLET ALLOCATION. </w:t>
      </w:r>
      <w:r w:rsidRPr="00BC7EC9">
        <w:rPr>
          <w:rFonts w:cs="Times New Roman"/>
          <w:i/>
          <w:iCs/>
          <w:noProof/>
          <w:sz w:val="24"/>
          <w:szCs w:val="24"/>
        </w:rPr>
        <w:t>Jurnal Gaussian</w:t>
      </w:r>
      <w:r w:rsidRPr="00BC7EC9">
        <w:rPr>
          <w:rFonts w:cs="Times New Roman"/>
          <w:noProof/>
          <w:sz w:val="24"/>
          <w:szCs w:val="24"/>
        </w:rPr>
        <w:t xml:space="preserve">, </w:t>
      </w:r>
      <w:r w:rsidRPr="00BC7EC9">
        <w:rPr>
          <w:rFonts w:cs="Times New Roman"/>
          <w:i/>
          <w:iCs/>
          <w:noProof/>
          <w:sz w:val="24"/>
          <w:szCs w:val="24"/>
        </w:rPr>
        <w:t>11</w:t>
      </w:r>
      <w:r w:rsidRPr="00BC7EC9">
        <w:rPr>
          <w:rFonts w:cs="Times New Roman"/>
          <w:noProof/>
          <w:sz w:val="24"/>
          <w:szCs w:val="24"/>
        </w:rPr>
        <w:t>(4), 554–561. https://doi.org/10.14710/j.gauss.11.4.554-561</w:t>
      </w:r>
    </w:p>
    <w:p w14:paraId="3066FF6E" w14:textId="77777777" w:rsidR="004A02F7" w:rsidRPr="00BC7EC9" w:rsidRDefault="004A02F7" w:rsidP="004A02F7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 w:val="24"/>
          <w:szCs w:val="24"/>
        </w:rPr>
      </w:pPr>
      <w:r w:rsidRPr="00BC7EC9">
        <w:rPr>
          <w:rFonts w:cs="Times New Roman"/>
          <w:noProof/>
          <w:sz w:val="24"/>
          <w:szCs w:val="24"/>
        </w:rPr>
        <w:t xml:space="preserve">Sutojo, T, Edy Mulyanto, V. S. (2011). </w:t>
      </w:r>
      <w:r w:rsidRPr="00BC7EC9">
        <w:rPr>
          <w:rFonts w:cs="Times New Roman"/>
          <w:i/>
          <w:iCs/>
          <w:noProof/>
          <w:sz w:val="24"/>
          <w:szCs w:val="24"/>
        </w:rPr>
        <w:t>Kecerdasan Buatan</w:t>
      </w:r>
      <w:r w:rsidRPr="00BC7EC9">
        <w:rPr>
          <w:rFonts w:cs="Times New Roman"/>
          <w:noProof/>
          <w:sz w:val="24"/>
          <w:szCs w:val="24"/>
        </w:rPr>
        <w:t>. ANDI dengan UDINUS.</w:t>
      </w:r>
    </w:p>
    <w:p w14:paraId="740CCD61" w14:textId="47281C71" w:rsidR="004A02F7" w:rsidRDefault="004A02F7" w:rsidP="00A2259F">
      <w:pPr>
        <w:rPr>
          <w:rFonts w:cs="Times New Roman"/>
          <w:sz w:val="24"/>
          <w:szCs w:val="24"/>
          <w:lang w:val="sv-SE"/>
        </w:rPr>
      </w:pPr>
      <w:r w:rsidRPr="00BC7EC9">
        <w:rPr>
          <w:rFonts w:cs="Times New Roman"/>
          <w:sz w:val="24"/>
          <w:szCs w:val="24"/>
          <w:lang w:val="sv-SE"/>
        </w:rPr>
        <w:fldChar w:fldCharType="end"/>
      </w:r>
    </w:p>
    <w:p w14:paraId="68D7F82F" w14:textId="2BB6902A" w:rsidR="00DF4729" w:rsidRDefault="00DF4729">
      <w:pPr>
        <w:spacing w:line="259" w:lineRule="auto"/>
        <w:jc w:val="left"/>
        <w:rPr>
          <w:rFonts w:cs="Times New Roman"/>
          <w:sz w:val="24"/>
          <w:szCs w:val="24"/>
          <w:lang w:val="sv-SE"/>
        </w:rPr>
      </w:pPr>
      <w:r>
        <w:rPr>
          <w:rFonts w:cs="Times New Roman"/>
          <w:sz w:val="24"/>
          <w:szCs w:val="24"/>
          <w:lang w:val="sv-SE"/>
        </w:rPr>
        <w:br w:type="page"/>
      </w:r>
    </w:p>
    <w:p w14:paraId="7777FCA2" w14:textId="77777777" w:rsidR="00DF4729" w:rsidRDefault="00DF4729" w:rsidP="00DF4729">
      <w:pPr>
        <w:spacing w:after="480"/>
        <w:jc w:val="center"/>
        <w:rPr>
          <w:rFonts w:cs="Times New Roman"/>
          <w:b/>
          <w:sz w:val="28"/>
          <w:szCs w:val="28"/>
        </w:rPr>
      </w:pPr>
      <w:proofErr w:type="spellStart"/>
      <w:r>
        <w:rPr>
          <w:rFonts w:cs="Times New Roman"/>
          <w:b/>
          <w:sz w:val="28"/>
          <w:szCs w:val="28"/>
        </w:rPr>
        <w:lastRenderedPageBreak/>
        <w:t>Rangkuman</w:t>
      </w:r>
      <w:proofErr w:type="spellEnd"/>
      <w:r>
        <w:rPr>
          <w:rFonts w:cs="Times New Roman"/>
          <w:b/>
          <w:sz w:val="28"/>
          <w:szCs w:val="28"/>
        </w:rPr>
        <w:t xml:space="preserve"> </w:t>
      </w:r>
      <w:proofErr w:type="spellStart"/>
      <w:r>
        <w:rPr>
          <w:rFonts w:cs="Times New Roman"/>
          <w:b/>
          <w:sz w:val="28"/>
          <w:szCs w:val="28"/>
        </w:rPr>
        <w:t>Ketentuan</w:t>
      </w:r>
      <w:proofErr w:type="spellEnd"/>
      <w:r>
        <w:rPr>
          <w:rFonts w:cs="Times New Roman"/>
          <w:b/>
          <w:sz w:val="28"/>
          <w:szCs w:val="28"/>
        </w:rPr>
        <w:t xml:space="preserve"> :</w:t>
      </w:r>
    </w:p>
    <w:p w14:paraId="5123BBC0" w14:textId="77777777" w:rsidR="00DF4729" w:rsidRPr="00E346A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/>
        <w:ind w:left="425"/>
        <w:jc w:val="left"/>
        <w:rPr>
          <w:rFonts w:ascii="Times New Roman" w:hAnsi="Times New Roman" w:cs="Times New Roman"/>
          <w:color w:val="auto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color w:val="auto"/>
          <w:w w:val="115"/>
        </w:rPr>
        <w:t>Kertas</w:t>
      </w:r>
      <w:proofErr w:type="spellEnd"/>
    </w:p>
    <w:p w14:paraId="62E699FA" w14:textId="77777777" w:rsidR="00DF4729" w:rsidRPr="00557555" w:rsidRDefault="00DF4729" w:rsidP="00DF4729">
      <w:pPr>
        <w:pStyle w:val="BodyText"/>
        <w:spacing w:line="360" w:lineRule="auto"/>
        <w:ind w:left="425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Spesifikas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kertas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r w:rsidRPr="00557555">
        <w:rPr>
          <w:sz w:val="24"/>
          <w:szCs w:val="24"/>
        </w:rPr>
        <w:t>yang</w:t>
      </w:r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digunakan</w:t>
      </w:r>
      <w:proofErr w:type="spellEnd"/>
      <w:r w:rsidRPr="00557555">
        <w:rPr>
          <w:sz w:val="24"/>
          <w:szCs w:val="24"/>
        </w:rPr>
        <w:t>:</w:t>
      </w:r>
    </w:p>
    <w:p w14:paraId="43ADF4DF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HVS</w:t>
      </w:r>
    </w:p>
    <w:p w14:paraId="0397DBD1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utih</w:t>
      </w:r>
      <w:proofErr w:type="spellEnd"/>
    </w:p>
    <w:p w14:paraId="73D89B5E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 80 gram</w:t>
      </w:r>
    </w:p>
    <w:p w14:paraId="57CD5910" w14:textId="77777777" w:rsidR="00DF4729" w:rsidRPr="00557555" w:rsidRDefault="00DF4729" w:rsidP="00DF4729">
      <w:pPr>
        <w:pStyle w:val="ListParagraph"/>
        <w:widowControl w:val="0"/>
        <w:numPr>
          <w:ilvl w:val="0"/>
          <w:numId w:val="41"/>
        </w:numPr>
        <w:tabs>
          <w:tab w:val="left" w:pos="1172"/>
          <w:tab w:val="left" w:pos="2328"/>
        </w:tabs>
        <w:autoSpaceDE w:val="0"/>
        <w:autoSpaceDN w:val="0"/>
        <w:spacing w:before="129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 A4 (21,5 cm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x 29,7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)</w:t>
      </w:r>
    </w:p>
    <w:p w14:paraId="7BDE94A6" w14:textId="77777777" w:rsidR="00DF4729" w:rsidRPr="00557555" w:rsidRDefault="00DF4729" w:rsidP="00DF4729">
      <w:pPr>
        <w:pStyle w:val="BodyText"/>
        <w:rPr>
          <w:sz w:val="24"/>
          <w:szCs w:val="24"/>
        </w:rPr>
      </w:pPr>
    </w:p>
    <w:p w14:paraId="24F99C58" w14:textId="77777777" w:rsidR="00DF4729" w:rsidRPr="00557555" w:rsidRDefault="00DF4729" w:rsidP="00DF4729">
      <w:pPr>
        <w:pStyle w:val="BodyText"/>
        <w:spacing w:before="6"/>
        <w:rPr>
          <w:sz w:val="24"/>
          <w:szCs w:val="24"/>
        </w:rPr>
      </w:pPr>
    </w:p>
    <w:p w14:paraId="16EF8F26" w14:textId="77777777" w:rsidR="00DF4729" w:rsidRPr="00557555" w:rsidRDefault="00DF4729" w:rsidP="00DF4729">
      <w:pPr>
        <w:pStyle w:val="Heading6"/>
        <w:keepNext w:val="0"/>
        <w:keepLines w:val="0"/>
        <w:widowControl w:val="0"/>
        <w:numPr>
          <w:ilvl w:val="0"/>
          <w:numId w:val="43"/>
        </w:numPr>
        <w:tabs>
          <w:tab w:val="left" w:pos="1333"/>
        </w:tabs>
        <w:autoSpaceDE w:val="0"/>
        <w:autoSpaceDN w:val="0"/>
        <w:spacing w:before="0" w:line="240" w:lineRule="auto"/>
        <w:ind w:left="426"/>
        <w:jc w:val="left"/>
        <w:rPr>
          <w:rFonts w:ascii="Times New Roman" w:hAnsi="Times New Roman" w:cs="Times New Roman"/>
          <w:color w:val="auto"/>
        </w:rPr>
      </w:pPr>
      <w:bookmarkStart w:id="47" w:name="_bookmark8"/>
      <w:bookmarkEnd w:id="47"/>
      <w:proofErr w:type="spellStart"/>
      <w:r w:rsidRPr="00557555">
        <w:rPr>
          <w:rFonts w:ascii="Times New Roman" w:hAnsi="Times New Roman" w:cs="Times New Roman"/>
          <w:color w:val="auto"/>
        </w:rPr>
        <w:t>Penulisan</w:t>
      </w:r>
      <w:proofErr w:type="spellEnd"/>
      <w:r w:rsidRPr="00557555">
        <w:rPr>
          <w:rFonts w:ascii="Times New Roman" w:hAnsi="Times New Roman" w:cs="Times New Roman"/>
          <w:color w:val="auto"/>
          <w:spacing w:val="66"/>
        </w:rPr>
        <w:t xml:space="preserve"> </w:t>
      </w:r>
      <w:proofErr w:type="spellStart"/>
      <w:r w:rsidRPr="00557555">
        <w:rPr>
          <w:rFonts w:ascii="Times New Roman" w:hAnsi="Times New Roman" w:cs="Times New Roman"/>
          <w:color w:val="auto"/>
        </w:rPr>
        <w:t>Tesis</w:t>
      </w:r>
      <w:proofErr w:type="spellEnd"/>
    </w:p>
    <w:p w14:paraId="7F535A9A" w14:textId="77777777" w:rsidR="00DF4729" w:rsidRPr="00557555" w:rsidRDefault="00DF4729" w:rsidP="00DF4729">
      <w:pPr>
        <w:pStyle w:val="BodyText"/>
        <w:rPr>
          <w:b/>
          <w:sz w:val="24"/>
          <w:szCs w:val="24"/>
        </w:rPr>
      </w:pPr>
    </w:p>
    <w:p w14:paraId="3BC7AFD2" w14:textId="77777777" w:rsidR="00DF4729" w:rsidRPr="00557555" w:rsidRDefault="00DF4729" w:rsidP="00DF4729">
      <w:pPr>
        <w:pStyle w:val="BodyText"/>
        <w:spacing w:before="1"/>
        <w:rPr>
          <w:sz w:val="24"/>
          <w:szCs w:val="24"/>
        </w:rPr>
      </w:pPr>
      <w:proofErr w:type="spellStart"/>
      <w:r w:rsidRPr="00557555">
        <w:rPr>
          <w:sz w:val="24"/>
          <w:szCs w:val="24"/>
        </w:rPr>
        <w:t>Ketentuan</w:t>
      </w:r>
      <w:proofErr w:type="spellEnd"/>
      <w:r w:rsidRPr="00557555">
        <w:rPr>
          <w:spacing w:val="-4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penulisan</w:t>
      </w:r>
      <w:proofErr w:type="spellEnd"/>
      <w:r w:rsidRPr="00557555">
        <w:rPr>
          <w:spacing w:val="-2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adalah</w:t>
      </w:r>
      <w:proofErr w:type="spellEnd"/>
      <w:r w:rsidRPr="00557555">
        <w:rPr>
          <w:spacing w:val="-3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sebagai</w:t>
      </w:r>
      <w:proofErr w:type="spellEnd"/>
      <w:r w:rsidRPr="00557555">
        <w:rPr>
          <w:spacing w:val="-1"/>
          <w:sz w:val="24"/>
          <w:szCs w:val="24"/>
        </w:rPr>
        <w:t xml:space="preserve"> </w:t>
      </w:r>
      <w:proofErr w:type="spellStart"/>
      <w:r w:rsidRPr="00557555">
        <w:rPr>
          <w:sz w:val="24"/>
          <w:szCs w:val="24"/>
        </w:rPr>
        <w:t>berikut</w:t>
      </w:r>
      <w:proofErr w:type="spellEnd"/>
      <w:r w:rsidRPr="00557555">
        <w:rPr>
          <w:sz w:val="24"/>
          <w:szCs w:val="24"/>
        </w:rPr>
        <w:t>:</w:t>
      </w:r>
    </w:p>
    <w:p w14:paraId="76B0D81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cetakan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single</w:t>
      </w:r>
      <w:r w:rsidRPr="00E346A5">
        <w:rPr>
          <w:rFonts w:ascii="Times New Roman" w:hAnsi="Times New Roman" w:cs="Times New Roman"/>
          <w:i/>
          <w:spacing w:val="4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ide</w:t>
      </w:r>
      <w:r w:rsidRPr="00557555">
        <w:rPr>
          <w:rFonts w:ascii="Times New Roman" w:hAnsi="Times New Roman" w:cs="Times New Roman"/>
          <w:sz w:val="24"/>
          <w:szCs w:val="24"/>
        </w:rPr>
        <w:t>)</w:t>
      </w:r>
    </w:p>
    <w:p w14:paraId="795ECB2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28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empatan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1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</w:p>
    <w:p w14:paraId="44A4D7CF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89"/>
          <w:tab w:val="left" w:pos="3257"/>
        </w:tabs>
        <w:autoSpaceDE w:val="0"/>
        <w:autoSpaceDN w:val="0"/>
        <w:spacing w:before="127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0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02F7FA0B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E40234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6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7D9740B9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134"/>
          <w:tab w:val="left" w:pos="1455"/>
          <w:tab w:val="left" w:pos="3224"/>
        </w:tabs>
        <w:autoSpaceDE w:val="0"/>
        <w:autoSpaceDN w:val="0"/>
        <w:spacing w:before="126" w:after="0" w:line="240" w:lineRule="auto"/>
        <w:ind w:left="851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Batas</w:t>
      </w:r>
      <w:r w:rsidRPr="00557555">
        <w:rPr>
          <w:rFonts w:ascii="Times New Roman" w:hAnsi="Times New Roman" w:cs="Times New Roman"/>
          <w:spacing w:val="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ab/>
        <w:t>: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3 cm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Pr="00557555">
        <w:rPr>
          <w:rFonts w:ascii="Times New Roman" w:hAnsi="Times New Roman" w:cs="Times New Roman"/>
          <w:spacing w:val="3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rtas</w:t>
      </w:r>
      <w:proofErr w:type="spellEnd"/>
    </w:p>
    <w:p w14:paraId="2E9B04CD" w14:textId="77777777" w:rsidR="00DF4729" w:rsidRPr="00557555" w:rsidRDefault="00DF4729" w:rsidP="00DF4729">
      <w:pPr>
        <w:pStyle w:val="ListParagraph"/>
        <w:widowControl w:val="0"/>
        <w:numPr>
          <w:ilvl w:val="1"/>
          <w:numId w:val="40"/>
        </w:numPr>
        <w:tabs>
          <w:tab w:val="left" w:pos="1455"/>
        </w:tabs>
        <w:autoSpaceDE w:val="0"/>
        <w:autoSpaceDN w:val="0"/>
        <w:spacing w:before="127" w:after="0" w:line="360" w:lineRule="auto"/>
        <w:ind w:left="851" w:right="1120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Khusu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sampul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pacing w:val="-1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Pr="00557555">
        <w:rPr>
          <w:rFonts w:ascii="Times New Roman" w:hAnsi="Times New Roman" w:cs="Times New Roman"/>
          <w:spacing w:val="-17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kiri:3cm,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1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2cm,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4cm, </w:t>
      </w:r>
      <w:r w:rsidRPr="00557555">
        <w:rPr>
          <w:rFonts w:ascii="Times New Roman" w:hAnsi="Times New Roman" w:cs="Times New Roman"/>
          <w:spacing w:val="-5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4</w:t>
      </w:r>
      <w:r w:rsidRPr="00557555">
        <w:rPr>
          <w:rFonts w:ascii="Times New Roman" w:hAnsi="Times New Roman" w:cs="Times New Roman"/>
          <w:spacing w:val="-24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cm</w:t>
      </w:r>
    </w:p>
    <w:p w14:paraId="0C13EF3D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9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askah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ber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“</w:t>
      </w:r>
      <w:r w:rsidRPr="00E346A5">
        <w:rPr>
          <w:rFonts w:ascii="Times New Roman" w:hAnsi="Times New Roman" w:cs="Times New Roman"/>
          <w:i/>
          <w:sz w:val="24"/>
          <w:szCs w:val="24"/>
        </w:rPr>
        <w:t>auto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ext</w:t>
      </w:r>
      <w:r w:rsidRPr="00557555">
        <w:rPr>
          <w:rFonts w:ascii="Times New Roman" w:hAnsi="Times New Roman" w:cs="Times New Roman"/>
          <w:sz w:val="24"/>
          <w:szCs w:val="24"/>
        </w:rPr>
        <w:t>”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foote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tulis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UNIVERSITAS PAMULANG</w:t>
      </w:r>
      <w:r w:rsidRPr="00557555">
        <w:rPr>
          <w:rFonts w:ascii="Times New Roman" w:hAnsi="Times New Roman" w:cs="Times New Roman"/>
          <w:spacing w:val="-1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),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ada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rata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(align</w:t>
      </w:r>
      <w:r w:rsidRPr="00E346A5">
        <w:rPr>
          <w:rFonts w:ascii="Times New Roman" w:hAnsi="Times New Roman" w:cs="Times New Roman"/>
          <w:i/>
          <w:spacing w:val="4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left).</w:t>
      </w:r>
    </w:p>
    <w:p w14:paraId="73CDA490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7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(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align </w:t>
      </w:r>
      <w:r w:rsidRPr="00E346A5">
        <w:rPr>
          <w:rFonts w:ascii="Times New Roman" w:hAnsi="Times New Roman" w:cs="Times New Roman"/>
          <w:i/>
          <w:spacing w:val="9"/>
          <w:sz w:val="24"/>
          <w:szCs w:val="24"/>
        </w:rPr>
        <w:t>right</w:t>
      </w:r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) </w:t>
      </w:r>
      <w:proofErr w:type="spellStart"/>
      <w:r w:rsidRPr="00557555">
        <w:rPr>
          <w:rFonts w:ascii="Times New Roman" w:hAnsi="Times New Roman" w:cs="Times New Roman"/>
          <w:spacing w:val="9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9"/>
          <w:sz w:val="24"/>
          <w:szCs w:val="24"/>
        </w:rPr>
        <w:t xml:space="preserve"> :</w:t>
      </w:r>
    </w:p>
    <w:p w14:paraId="332F2B5D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e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ngesah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omaw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: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ii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iv,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v   </w:t>
      </w:r>
    </w:p>
    <w:p w14:paraId="339F5CC9" w14:textId="77777777" w:rsidR="00DF4729" w:rsidRPr="0055755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 xml:space="preserve">Bagi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BAB 1-5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: 1, 2, 3, 4, 5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erusnya</w:t>
      </w:r>
      <w:proofErr w:type="spellEnd"/>
    </w:p>
    <w:p w14:paraId="03B7683C" w14:textId="77777777" w:rsidR="00DF4729" w:rsidRPr="00E346A5" w:rsidRDefault="00DF4729" w:rsidP="00DF4729">
      <w:pPr>
        <w:pStyle w:val="ListParagraph"/>
        <w:widowControl w:val="0"/>
        <w:numPr>
          <w:ilvl w:val="2"/>
          <w:numId w:val="42"/>
        </w:numPr>
        <w:autoSpaceDE w:val="0"/>
        <w:autoSpaceDN w:val="0"/>
        <w:spacing w:after="0" w:line="367" w:lineRule="auto"/>
        <w:ind w:left="851" w:hanging="284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ftar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,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iwayat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lampir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lanjut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nomor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557555">
        <w:rPr>
          <w:rFonts w:ascii="Times New Roman" w:hAnsi="Times New Roman" w:cs="Times New Roman"/>
          <w:spacing w:val="3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2E2677C7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 Rom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2 dan</w:t>
      </w:r>
      <w:r w:rsidRPr="00557555">
        <w:rPr>
          <w:rFonts w:ascii="Times New Roman" w:hAnsi="Times New Roman" w:cs="Times New Roman"/>
          <w:spacing w:val="5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ketik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rap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(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n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– justify)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pasi</w:t>
      </w:r>
      <w:proofErr w:type="spellEnd"/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,5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(</w:t>
      </w:r>
      <w:r w:rsidRPr="00E346A5">
        <w:rPr>
          <w:rFonts w:ascii="Times New Roman" w:hAnsi="Times New Roman" w:cs="Times New Roman"/>
          <w:i/>
          <w:sz w:val="24"/>
          <w:szCs w:val="24"/>
        </w:rPr>
        <w:t>Line</w:t>
      </w:r>
      <w:r w:rsidRPr="00E346A5">
        <w:rPr>
          <w:rFonts w:ascii="Times New Roman" w:hAnsi="Times New Roman" w:cs="Times New Roman"/>
          <w:i/>
          <w:spacing w:val="56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spacing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=   1.5   </w:t>
      </w:r>
      <w:r w:rsidRPr="00E346A5">
        <w:rPr>
          <w:rFonts w:ascii="Times New Roman" w:hAnsi="Times New Roman" w:cs="Times New Roman"/>
          <w:i/>
          <w:sz w:val="24"/>
          <w:szCs w:val="24"/>
        </w:rPr>
        <w:t>lines),</w:t>
      </w:r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.</w:t>
      </w:r>
      <w:proofErr w:type="spellEnd"/>
    </w:p>
    <w:p w14:paraId="14CDC6B1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1" w:after="0" w:line="360" w:lineRule="auto"/>
        <w:ind w:left="426" w:right="651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lastRenderedPageBreak/>
        <w:t>Judu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pacing w:val="8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New</w:t>
      </w:r>
      <w:r w:rsidRPr="00E346A5">
        <w:rPr>
          <w:rFonts w:ascii="Times New Roman" w:hAnsi="Times New Roman" w:cs="Times New Roman"/>
          <w:i/>
          <w:spacing w:val="-1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Roman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4</w:t>
      </w:r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pacing w:val="-9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dan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pacing w:val="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5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apita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letak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i</w:t>
      </w:r>
      <w:r w:rsidRPr="00557555">
        <w:rPr>
          <w:rFonts w:ascii="Times New Roman" w:hAnsi="Times New Roman" w:cs="Times New Roman"/>
          <w:spacing w:val="7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354C2D06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after="0" w:line="360" w:lineRule="auto"/>
        <w:ind w:left="426" w:right="658" w:hanging="426"/>
        <w:contextualSpacing w:val="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Times New Roman</w:t>
      </w:r>
      <w:r w:rsidRPr="00557555">
        <w:rPr>
          <w:rFonts w:ascii="Times New Roman" w:hAnsi="Times New Roman" w:cs="Times New Roman"/>
          <w:sz w:val="24"/>
          <w:szCs w:val="24"/>
        </w:rPr>
        <w:t xml:space="preserve"> 12 </w:t>
      </w:r>
      <w:r w:rsidRPr="00E346A5">
        <w:rPr>
          <w:rFonts w:ascii="Times New Roman" w:hAnsi="Times New Roman" w:cs="Times New Roman"/>
          <w:i/>
          <w:sz w:val="24"/>
          <w:szCs w:val="24"/>
        </w:rPr>
        <w:t>Bold</w:t>
      </w:r>
      <w:r w:rsidRPr="0055755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tulis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ta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3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os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rata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kir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466805E9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autoSpaceDE w:val="0"/>
        <w:autoSpaceDN w:val="0"/>
        <w:spacing w:before="4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 xml:space="preserve">sub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 xml:space="preserve">after </w:t>
      </w:r>
      <w:r w:rsidRPr="00557555">
        <w:rPr>
          <w:rFonts w:ascii="Times New Roman" w:hAnsi="Times New Roman" w:cs="Times New Roman"/>
          <w:sz w:val="24"/>
          <w:szCs w:val="24"/>
        </w:rPr>
        <w:t>24</w:t>
      </w:r>
      <w:r w:rsidRPr="00557555">
        <w:rPr>
          <w:rFonts w:ascii="Times New Roman" w:hAnsi="Times New Roman" w:cs="Times New Roman"/>
          <w:spacing w:val="52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1FB7A778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290"/>
        </w:tabs>
        <w:autoSpaceDE w:val="0"/>
        <w:autoSpaceDN w:val="0"/>
        <w:spacing w:before="122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dan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pacing w:val="1"/>
          <w:sz w:val="24"/>
          <w:szCs w:val="24"/>
        </w:rPr>
        <w:t>after</w:t>
      </w:r>
      <w:r w:rsidRPr="00E346A5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6</w:t>
      </w:r>
      <w:r w:rsidRPr="00557555">
        <w:rPr>
          <w:rFonts w:ascii="Times New Roman" w:hAnsi="Times New Roman" w:cs="Times New Roman"/>
          <w:spacing w:val="56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pt.</w:t>
      </w:r>
    </w:p>
    <w:p w14:paraId="63A068AE" w14:textId="77777777" w:rsidR="00DF4729" w:rsidRPr="00557555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r w:rsidRPr="00557555">
        <w:rPr>
          <w:rFonts w:ascii="Times New Roman" w:hAnsi="Times New Roman" w:cs="Times New Roman"/>
          <w:sz w:val="24"/>
          <w:szCs w:val="24"/>
        </w:rPr>
        <w:t>Jarak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sub</w:t>
      </w:r>
      <w:r w:rsidRPr="00557555">
        <w:rPr>
          <w:rFonts w:ascii="Times New Roman" w:hAnsi="Times New Roman" w:cs="Times New Roman"/>
          <w:spacing w:val="-4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ab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1</w:t>
      </w:r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kali</w:t>
      </w:r>
      <w:r w:rsidRPr="00557555">
        <w:rPr>
          <w:rFonts w:ascii="Times New Roman" w:hAnsi="Times New Roman" w:cs="Times New Roman"/>
          <w:spacing w:val="17"/>
          <w:sz w:val="24"/>
          <w:szCs w:val="24"/>
        </w:rPr>
        <w:t xml:space="preserve"> </w:t>
      </w:r>
      <w:r w:rsidRPr="00E346A5">
        <w:rPr>
          <w:rFonts w:ascii="Times New Roman" w:hAnsi="Times New Roman" w:cs="Times New Roman"/>
          <w:i/>
          <w:sz w:val="24"/>
          <w:szCs w:val="24"/>
        </w:rPr>
        <w:t>ente</w:t>
      </w:r>
      <w:r w:rsidRPr="00557555">
        <w:rPr>
          <w:rFonts w:ascii="Times New Roman" w:hAnsi="Times New Roman" w:cs="Times New Roman"/>
          <w:sz w:val="24"/>
          <w:szCs w:val="24"/>
        </w:rPr>
        <w:t>r.</w:t>
      </w:r>
    </w:p>
    <w:p w14:paraId="1BDCBCFF" w14:textId="2010373D" w:rsidR="00DF4729" w:rsidRDefault="00DF4729" w:rsidP="00DF4729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 w:rsidRPr="00557555">
        <w:rPr>
          <w:rFonts w:ascii="Times New Roman" w:hAnsi="Times New Roman" w:cs="Times New Roman"/>
          <w:sz w:val="24"/>
          <w:szCs w:val="24"/>
        </w:rPr>
        <w:t>Warna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uruf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r w:rsidRPr="00557555">
        <w:rPr>
          <w:rFonts w:ascii="Times New Roman" w:hAnsi="Times New Roman" w:cs="Times New Roman"/>
          <w:sz w:val="24"/>
          <w:szCs w:val="24"/>
        </w:rPr>
        <w:t>yang</w:t>
      </w:r>
      <w:r w:rsidRPr="00557555">
        <w:rPr>
          <w:rFonts w:ascii="Times New Roman" w:hAnsi="Times New Roman" w:cs="Times New Roman"/>
          <w:spacing w:val="-2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Pr="00557555">
        <w:rPr>
          <w:rFonts w:ascii="Times New Roman" w:hAnsi="Times New Roman" w:cs="Times New Roman"/>
          <w:spacing w:val="-1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hitam</w:t>
      </w:r>
      <w:proofErr w:type="spellEnd"/>
      <w:r w:rsidRPr="00557555">
        <w:rPr>
          <w:rFonts w:ascii="Times New Roman" w:hAnsi="Times New Roman" w:cs="Times New Roman"/>
          <w:spacing w:val="13"/>
          <w:sz w:val="24"/>
          <w:szCs w:val="24"/>
        </w:rPr>
        <w:t xml:space="preserve"> </w:t>
      </w:r>
      <w:proofErr w:type="spellStart"/>
      <w:r w:rsidRPr="00557555">
        <w:rPr>
          <w:rFonts w:ascii="Times New Roman" w:hAnsi="Times New Roman" w:cs="Times New Roman"/>
          <w:sz w:val="24"/>
          <w:szCs w:val="24"/>
        </w:rPr>
        <w:t>pekat</w:t>
      </w:r>
      <w:proofErr w:type="spellEnd"/>
      <w:r w:rsidRPr="00557555">
        <w:rPr>
          <w:rFonts w:ascii="Times New Roman" w:hAnsi="Times New Roman" w:cs="Times New Roman"/>
          <w:sz w:val="24"/>
          <w:szCs w:val="24"/>
        </w:rPr>
        <w:t>.</w:t>
      </w:r>
    </w:p>
    <w:p w14:paraId="5EF86183" w14:textId="77777777" w:rsidR="00B10362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t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talic</w:t>
      </w:r>
    </w:p>
    <w:p w14:paraId="79C1D99E" w14:textId="77777777" w:rsidR="00B10362" w:rsidRPr="001B7949" w:rsidRDefault="00B10362" w:rsidP="00B10362">
      <w:pPr>
        <w:pStyle w:val="ListParagraph"/>
        <w:widowControl w:val="0"/>
        <w:numPr>
          <w:ilvl w:val="0"/>
          <w:numId w:val="40"/>
        </w:numPr>
        <w:tabs>
          <w:tab w:val="left" w:pos="1316"/>
        </w:tabs>
        <w:autoSpaceDE w:val="0"/>
        <w:autoSpaceDN w:val="0"/>
        <w:spacing w:before="126" w:after="0" w:line="240" w:lineRule="auto"/>
        <w:ind w:left="426" w:hanging="426"/>
        <w:contextualSpacing w:val="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(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uru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romaw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st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hasan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2923D6E9" w14:textId="77777777" w:rsidR="00B10362" w:rsidRPr="00B10362" w:rsidRDefault="00B10362" w:rsidP="00B10362">
      <w:pPr>
        <w:widowControl w:val="0"/>
        <w:tabs>
          <w:tab w:val="left" w:pos="1316"/>
        </w:tabs>
        <w:autoSpaceDE w:val="0"/>
        <w:autoSpaceDN w:val="0"/>
        <w:spacing w:before="126" w:after="0" w:line="240" w:lineRule="auto"/>
        <w:rPr>
          <w:rFonts w:cs="Times New Roman"/>
          <w:sz w:val="24"/>
          <w:szCs w:val="24"/>
        </w:rPr>
      </w:pPr>
    </w:p>
    <w:p w14:paraId="15C55E06" w14:textId="77777777" w:rsidR="00BC7EC9" w:rsidRPr="00BC7EC9" w:rsidRDefault="00BC7EC9" w:rsidP="00A2259F">
      <w:pPr>
        <w:rPr>
          <w:rFonts w:cs="Times New Roman"/>
          <w:sz w:val="24"/>
          <w:szCs w:val="24"/>
          <w:lang w:val="sv-SE"/>
        </w:rPr>
      </w:pPr>
    </w:p>
    <w:sectPr w:rsidR="00BC7EC9" w:rsidRPr="00BC7EC9" w:rsidSect="007D1C5F">
      <w:headerReference w:type="default" r:id="rId18"/>
      <w:type w:val="continuous"/>
      <w:pgSz w:w="11907" w:h="16840" w:code="9"/>
      <w:pgMar w:top="1701" w:right="1984" w:bottom="1701" w:left="2268" w:header="709" w:footer="709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79178F" w14:textId="77777777" w:rsidR="00CF4521" w:rsidRDefault="00CF4521" w:rsidP="00DD6EA0">
      <w:pPr>
        <w:spacing w:after="0" w:line="240" w:lineRule="auto"/>
      </w:pPr>
      <w:r>
        <w:separator/>
      </w:r>
    </w:p>
  </w:endnote>
  <w:endnote w:type="continuationSeparator" w:id="0">
    <w:p w14:paraId="05A994DE" w14:textId="77777777" w:rsidR="00CF4521" w:rsidRDefault="00CF4521" w:rsidP="00DD6E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6667521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42BC6A2" w14:textId="77777777" w:rsidR="00BC7EC9" w:rsidRDefault="00BC7EC9">
        <w:pPr>
          <w:pStyle w:val="Footer"/>
          <w:jc w:val="center"/>
        </w:pPr>
        <w:r>
          <w:fldChar w:fldCharType="begin"/>
        </w:r>
        <w:r>
          <w:instrText xml:space="preserve"> PAGE  \* roman  \* MERGEFORMAT </w:instrText>
        </w:r>
        <w:r>
          <w:fldChar w:fldCharType="separate"/>
        </w:r>
        <w:r>
          <w:rPr>
            <w:noProof/>
          </w:rPr>
          <w:t>iii</w:t>
        </w:r>
        <w:r>
          <w:fldChar w:fldCharType="end"/>
        </w:r>
      </w:p>
    </w:sdtContent>
  </w:sdt>
  <w:p w14:paraId="0E6FF73E" w14:textId="77777777" w:rsidR="00BC7EC9" w:rsidRDefault="00BC7EC9">
    <w:pPr>
      <w:pStyle w:val="Footer"/>
    </w:pPr>
  </w:p>
  <w:p w14:paraId="786CB673" w14:textId="77777777" w:rsidR="00BC7EC9" w:rsidRDefault="00BC7EC9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229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4310"/>
      <w:gridCol w:w="3992"/>
    </w:tblGrid>
    <w:tr w:rsidR="00BC7EC9" w:rsidRPr="00073EAD" w14:paraId="63E8AB58" w14:textId="77777777" w:rsidTr="00D7292F">
      <w:trPr>
        <w:trHeight w:hRule="exact" w:val="94"/>
        <w:jc w:val="center"/>
      </w:trPr>
      <w:tc>
        <w:tcPr>
          <w:tcW w:w="415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6D651EFA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rPr>
              <w:caps/>
            </w:rPr>
          </w:pPr>
        </w:p>
      </w:tc>
      <w:tc>
        <w:tcPr>
          <w:tcW w:w="3849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5B624472" w14:textId="77777777" w:rsidR="00BC7EC9" w:rsidRPr="00073EAD" w:rsidRDefault="00BC7EC9">
          <w:pPr>
            <w:pStyle w:val="Header"/>
            <w:tabs>
              <w:tab w:val="clear" w:pos="4680"/>
              <w:tab w:val="clear" w:pos="9360"/>
            </w:tabs>
            <w:jc w:val="right"/>
            <w:rPr>
              <w:caps/>
            </w:rPr>
          </w:pPr>
        </w:p>
      </w:tc>
    </w:tr>
    <w:tr w:rsidR="00BC7EC9" w:rsidRPr="00722D89" w14:paraId="080809D9" w14:textId="77777777" w:rsidTr="00D7292F">
      <w:trPr>
        <w:trHeight w:val="221"/>
        <w:jc w:val="center"/>
      </w:trPr>
      <w:sdt>
        <w:sdtPr>
          <w:rPr>
            <w:caps/>
            <w:sz w:val="24"/>
            <w:szCs w:val="24"/>
          </w:rPr>
          <w:alias w:val="Author"/>
          <w:tag w:val=""/>
          <w:id w:val="-2063942695"/>
          <w:placeholder>
            <w:docPart w:val="C23D5E2DF95D41498FE2C857C29383FC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156" w:type="dxa"/>
              <w:shd w:val="clear" w:color="auto" w:fill="auto"/>
              <w:vAlign w:val="center"/>
            </w:tcPr>
            <w:p w14:paraId="70023851" w14:textId="7261C767" w:rsidR="00BC7EC9" w:rsidRPr="00722D89" w:rsidRDefault="00BC7EC9" w:rsidP="00D7292F">
              <w:pPr>
                <w:pStyle w:val="Footer"/>
                <w:tabs>
                  <w:tab w:val="clear" w:pos="4680"/>
                  <w:tab w:val="clear" w:pos="9360"/>
                </w:tabs>
                <w:ind w:left="-117"/>
                <w:rPr>
                  <w:caps/>
                  <w:sz w:val="24"/>
                  <w:szCs w:val="24"/>
                </w:rPr>
              </w:pPr>
              <w:r w:rsidRPr="00722D89">
                <w:rPr>
                  <w:caps/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3849" w:type="dxa"/>
          <w:shd w:val="clear" w:color="auto" w:fill="auto"/>
          <w:vAlign w:val="center"/>
        </w:tcPr>
        <w:p w14:paraId="2037641A" w14:textId="1DC423C9" w:rsidR="00BC7EC9" w:rsidRPr="00722D89" w:rsidRDefault="00D7292F" w:rsidP="004F26AA">
          <w:pPr>
            <w:pStyle w:val="Footer"/>
            <w:tabs>
              <w:tab w:val="clear" w:pos="4680"/>
              <w:tab w:val="clear" w:pos="9360"/>
            </w:tabs>
            <w:ind w:right="-34"/>
            <w:jc w:val="right"/>
            <w:rPr>
              <w:caps/>
              <w:sz w:val="24"/>
              <w:szCs w:val="24"/>
            </w:rPr>
          </w:pPr>
          <w:r>
            <w:rPr>
              <w:caps/>
              <w:sz w:val="24"/>
              <w:szCs w:val="24"/>
            </w:rPr>
            <w:t xml:space="preserve">  </w:t>
          </w:r>
          <w:r w:rsidR="00BC7EC9" w:rsidRPr="00722D89">
            <w:rPr>
              <w:caps/>
              <w:sz w:val="24"/>
              <w:szCs w:val="24"/>
            </w:rPr>
            <w:fldChar w:fldCharType="begin"/>
          </w:r>
          <w:r w:rsidR="00BC7EC9" w:rsidRPr="00722D89">
            <w:rPr>
              <w:caps/>
              <w:sz w:val="24"/>
              <w:szCs w:val="24"/>
            </w:rPr>
            <w:instrText xml:space="preserve"> PAGE   \* MERGEFORMAT </w:instrText>
          </w:r>
          <w:r w:rsidR="00BC7EC9" w:rsidRPr="00722D89">
            <w:rPr>
              <w:caps/>
              <w:sz w:val="24"/>
              <w:szCs w:val="24"/>
            </w:rPr>
            <w:fldChar w:fldCharType="separate"/>
          </w:r>
          <w:r w:rsidR="00BC7EC9" w:rsidRPr="00722D89">
            <w:rPr>
              <w:caps/>
              <w:noProof/>
              <w:sz w:val="24"/>
              <w:szCs w:val="24"/>
            </w:rPr>
            <w:t>2</w:t>
          </w:r>
          <w:r w:rsidR="00BC7EC9" w:rsidRPr="00722D89">
            <w:rPr>
              <w:caps/>
              <w:noProof/>
              <w:sz w:val="24"/>
              <w:szCs w:val="24"/>
            </w:rPr>
            <w:fldChar w:fldCharType="end"/>
          </w:r>
        </w:p>
      </w:tc>
    </w:tr>
  </w:tbl>
  <w:p w14:paraId="6F4DBB01" w14:textId="77777777" w:rsidR="00BC7EC9" w:rsidRPr="00722D89" w:rsidRDefault="00BC7EC9">
    <w:pPr>
      <w:rPr>
        <w:sz w:val="24"/>
        <w:szCs w:val="24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3299"/>
      <w:gridCol w:w="4639"/>
    </w:tblGrid>
    <w:tr w:rsidR="00BC7EC9" w:rsidRPr="0092763F" w14:paraId="353413AF" w14:textId="77777777" w:rsidTr="00D7292F">
      <w:trPr>
        <w:trHeight w:hRule="exact" w:val="115"/>
        <w:jc w:val="center"/>
      </w:trPr>
      <w:tc>
        <w:tcPr>
          <w:tcW w:w="468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01655CD7" w14:textId="77777777" w:rsidR="00BC7EC9" w:rsidRPr="0092763F" w:rsidRDefault="00BC7EC9" w:rsidP="0092763F">
          <w:pPr>
            <w:pStyle w:val="Footer"/>
          </w:pPr>
        </w:p>
      </w:tc>
      <w:tc>
        <w:tcPr>
          <w:tcW w:w="4674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28A74CA5" w14:textId="77777777" w:rsidR="00BC7EC9" w:rsidRPr="0092763F" w:rsidRDefault="00BC7EC9" w:rsidP="0092763F">
          <w:pPr>
            <w:pStyle w:val="Footer"/>
          </w:pPr>
        </w:p>
      </w:tc>
    </w:tr>
    <w:tr w:rsidR="00BC7EC9" w:rsidRPr="0092763F" w14:paraId="31CD6CB0" w14:textId="77777777" w:rsidTr="00BC7EC9">
      <w:trPr>
        <w:jc w:val="center"/>
      </w:trPr>
      <w:sdt>
        <w:sdtPr>
          <w:rPr>
            <w:sz w:val="24"/>
            <w:szCs w:val="24"/>
          </w:rPr>
          <w:alias w:val="Author"/>
          <w:tag w:val=""/>
          <w:id w:val="-1756812363"/>
          <w:placeholder>
            <w:docPart w:val="F85DB49D8752466089639C22C817632B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686" w:type="dxa"/>
              <w:shd w:val="clear" w:color="auto" w:fill="auto"/>
              <w:vAlign w:val="center"/>
            </w:tcPr>
            <w:p w14:paraId="29E3F954" w14:textId="7C58BB1B" w:rsidR="00BC7EC9" w:rsidRPr="00D7292F" w:rsidRDefault="00BC7EC9" w:rsidP="0092763F">
              <w:pPr>
                <w:pStyle w:val="Footer"/>
                <w:rPr>
                  <w:sz w:val="24"/>
                  <w:szCs w:val="24"/>
                </w:rPr>
              </w:pPr>
              <w:r w:rsidRPr="00D7292F">
                <w:rPr>
                  <w:sz w:val="24"/>
                  <w:szCs w:val="24"/>
                </w:rPr>
                <w:t>UNIVERSITAS PAMULANG</w:t>
              </w:r>
            </w:p>
          </w:tc>
        </w:sdtContent>
      </w:sdt>
      <w:tc>
        <w:tcPr>
          <w:tcW w:w="4674" w:type="dxa"/>
          <w:shd w:val="clear" w:color="auto" w:fill="auto"/>
          <w:vAlign w:val="center"/>
        </w:tcPr>
        <w:p w14:paraId="29E0D80E" w14:textId="1CD3A617" w:rsidR="00BC7EC9" w:rsidRPr="00D7292F" w:rsidRDefault="004F26AA" w:rsidP="004F26AA">
          <w:pPr>
            <w:pStyle w:val="Footer"/>
            <w:ind w:left="4404" w:right="-827" w:hanging="100"/>
            <w:rPr>
              <w:sz w:val="24"/>
              <w:szCs w:val="24"/>
            </w:rPr>
          </w:pPr>
          <w:proofErr w:type="spellStart"/>
          <w:r>
            <w:rPr>
              <w:sz w:val="24"/>
              <w:szCs w:val="24"/>
            </w:rPr>
            <w:t>i</w:t>
          </w:r>
          <w:proofErr w:type="spellEnd"/>
        </w:p>
      </w:tc>
    </w:tr>
  </w:tbl>
  <w:p w14:paraId="5857F317" w14:textId="00082869" w:rsidR="00BC7EC9" w:rsidRDefault="00BC7EC9" w:rsidP="00AB4FC9">
    <w:pPr>
      <w:pStyle w:val="Footer"/>
    </w:pPr>
  </w:p>
  <w:p w14:paraId="4115B19E" w14:textId="77777777" w:rsidR="00BC7EC9" w:rsidRDefault="00BC7EC9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W w:w="5000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4089"/>
      <w:gridCol w:w="3849"/>
    </w:tblGrid>
    <w:tr w:rsidR="00BC7EC9" w14:paraId="65C88979" w14:textId="77777777" w:rsidTr="00601D43">
      <w:trPr>
        <w:trHeight w:hRule="exact" w:val="115"/>
        <w:jc w:val="center"/>
      </w:trPr>
      <w:tc>
        <w:tcPr>
          <w:tcW w:w="4686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4D714A81" w14:textId="77777777" w:rsidR="00BC7EC9" w:rsidRDefault="00BC7EC9">
          <w:pPr>
            <w:pStyle w:val="Header"/>
            <w:tabs>
              <w:tab w:val="clear" w:pos="4680"/>
              <w:tab w:val="clear" w:pos="9360"/>
            </w:tabs>
            <w:rPr>
              <w:caps/>
              <w:sz w:val="18"/>
            </w:rPr>
          </w:pPr>
        </w:p>
      </w:tc>
      <w:tc>
        <w:tcPr>
          <w:tcW w:w="4674" w:type="dxa"/>
          <w:tcBorders>
            <w:top w:val="thinThickSmallGap" w:sz="24" w:space="0" w:color="C00000"/>
          </w:tcBorders>
          <w:shd w:val="clear" w:color="auto" w:fill="833C0B" w:themeFill="accent2" w:themeFillShade="80"/>
          <w:tcMar>
            <w:top w:w="0" w:type="dxa"/>
            <w:bottom w:w="0" w:type="dxa"/>
          </w:tcMar>
        </w:tcPr>
        <w:p w14:paraId="0E441AE5" w14:textId="77777777" w:rsidR="00BC7EC9" w:rsidRDefault="00BC7EC9">
          <w:pPr>
            <w:pStyle w:val="Header"/>
            <w:tabs>
              <w:tab w:val="clear" w:pos="4680"/>
              <w:tab w:val="clear" w:pos="9360"/>
            </w:tabs>
            <w:jc w:val="right"/>
            <w:rPr>
              <w:caps/>
              <w:sz w:val="18"/>
            </w:rPr>
          </w:pPr>
        </w:p>
      </w:tc>
    </w:tr>
    <w:tr w:rsidR="00BC7EC9" w:rsidRPr="00D7292F" w14:paraId="7E90C7D5" w14:textId="77777777">
      <w:trPr>
        <w:jc w:val="center"/>
      </w:trPr>
      <w:sdt>
        <w:sdtPr>
          <w:rPr>
            <w:caps/>
          </w:rPr>
          <w:alias w:val="Author"/>
          <w:tag w:val=""/>
          <w:id w:val="1534151868"/>
          <w:placeholder>
            <w:docPart w:val="A869640FEEBF41149FF2999554A697A4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686" w:type="dxa"/>
              <w:shd w:val="clear" w:color="auto" w:fill="auto"/>
              <w:vAlign w:val="center"/>
            </w:tcPr>
            <w:p w14:paraId="594ECF55" w14:textId="196C3B4D" w:rsidR="00BC7EC9" w:rsidRDefault="00BC7EC9">
              <w:pPr>
                <w:pStyle w:val="Footer"/>
                <w:tabs>
                  <w:tab w:val="clear" w:pos="4680"/>
                  <w:tab w:val="clear" w:pos="9360"/>
                </w:tabs>
                <w:ind w:left="-117"/>
                <w:rPr>
                  <w:caps/>
                  <w:color w:val="808080" w:themeColor="background1" w:themeShade="80"/>
                  <w:sz w:val="18"/>
                  <w:szCs w:val="18"/>
                </w:rPr>
              </w:pPr>
              <w:r>
                <w:rPr>
                  <w:caps/>
                </w:rPr>
                <w:t>UNIVERSITAS PAMULANG</w:t>
              </w:r>
            </w:p>
          </w:tc>
        </w:sdtContent>
      </w:sdt>
      <w:tc>
        <w:tcPr>
          <w:tcW w:w="4674" w:type="dxa"/>
          <w:shd w:val="clear" w:color="auto" w:fill="auto"/>
          <w:vAlign w:val="center"/>
        </w:tcPr>
        <w:p w14:paraId="3F74CAB1" w14:textId="77777777" w:rsidR="00BC7EC9" w:rsidRPr="00D7292F" w:rsidRDefault="00BC7EC9">
          <w:pPr>
            <w:pStyle w:val="Footer"/>
            <w:tabs>
              <w:tab w:val="clear" w:pos="4680"/>
              <w:tab w:val="clear" w:pos="9360"/>
            </w:tabs>
            <w:jc w:val="right"/>
            <w:rPr>
              <w:caps/>
              <w:color w:val="808080" w:themeColor="background1" w:themeShade="80"/>
              <w:sz w:val="24"/>
              <w:szCs w:val="24"/>
            </w:rPr>
          </w:pPr>
          <w:r w:rsidRPr="00D7292F">
            <w:rPr>
              <w:caps/>
              <w:sz w:val="24"/>
              <w:szCs w:val="24"/>
            </w:rPr>
            <w:fldChar w:fldCharType="begin"/>
          </w:r>
          <w:r w:rsidRPr="00D7292F">
            <w:rPr>
              <w:caps/>
              <w:sz w:val="24"/>
              <w:szCs w:val="24"/>
            </w:rPr>
            <w:instrText xml:space="preserve"> PAGE   \* MERGEFORMAT </w:instrText>
          </w:r>
          <w:r w:rsidRPr="00D7292F">
            <w:rPr>
              <w:caps/>
              <w:sz w:val="24"/>
              <w:szCs w:val="24"/>
            </w:rPr>
            <w:fldChar w:fldCharType="separate"/>
          </w:r>
          <w:r w:rsidRPr="00D7292F">
            <w:rPr>
              <w:caps/>
              <w:noProof/>
              <w:sz w:val="24"/>
              <w:szCs w:val="24"/>
            </w:rPr>
            <w:t>2</w:t>
          </w:r>
          <w:r w:rsidRPr="00D7292F">
            <w:rPr>
              <w:caps/>
              <w:noProof/>
              <w:sz w:val="24"/>
              <w:szCs w:val="24"/>
            </w:rPr>
            <w:fldChar w:fldCharType="end"/>
          </w:r>
        </w:p>
      </w:tc>
    </w:tr>
  </w:tbl>
  <w:p w14:paraId="04E86BE3" w14:textId="77777777" w:rsidR="00BC7EC9" w:rsidRDefault="00BC7EC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7782A84" w14:textId="77777777" w:rsidR="00CF4521" w:rsidRDefault="00CF4521" w:rsidP="00DD6EA0">
      <w:pPr>
        <w:spacing w:after="0" w:line="240" w:lineRule="auto"/>
      </w:pPr>
      <w:r>
        <w:separator/>
      </w:r>
    </w:p>
  </w:footnote>
  <w:footnote w:type="continuationSeparator" w:id="0">
    <w:p w14:paraId="0771FDFE" w14:textId="77777777" w:rsidR="00CF4521" w:rsidRDefault="00CF4521" w:rsidP="00DD6EA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3732055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10783A3" w14:textId="77777777" w:rsidR="00BC7EC9" w:rsidRDefault="00BC7EC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851F787" w14:textId="77777777" w:rsidR="00BC7EC9" w:rsidRDefault="00BC7EC9">
    <w:pPr>
      <w:pStyle w:val="Header"/>
    </w:pPr>
  </w:p>
  <w:p w14:paraId="7B91E4C9" w14:textId="77777777" w:rsidR="00BC7EC9" w:rsidRDefault="00BC7EC9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9465F7" w14:textId="3A852CCE" w:rsidR="00BC7EC9" w:rsidRDefault="00BC7EC9" w:rsidP="00764343">
    <w:pPr>
      <w:pStyle w:val="Header"/>
    </w:pPr>
  </w:p>
  <w:p w14:paraId="4B1868A8" w14:textId="77777777" w:rsidR="00BC7EC9" w:rsidRDefault="00BC7EC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8661306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EC5B17C" w14:textId="4F14C77F" w:rsidR="00BC7EC9" w:rsidRDefault="00CF4521" w:rsidP="00A431B9">
        <w:pPr>
          <w:pStyle w:val="Header"/>
          <w:jc w:val="right"/>
          <w:rPr>
            <w:noProof/>
          </w:rPr>
        </w:pPr>
      </w:p>
    </w:sdtContent>
  </w:sdt>
  <w:p w14:paraId="2692139A" w14:textId="1CD7A7CF" w:rsidR="00BC7EC9" w:rsidRDefault="00BC7EC9">
    <w:pPr>
      <w:pStyle w:val="Header"/>
      <w:jc w:val="right"/>
    </w:pPr>
  </w:p>
  <w:p w14:paraId="27822AD6" w14:textId="77777777" w:rsidR="00BC7EC9" w:rsidRDefault="00BC7EC9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ACA902" w14:textId="767EBB16" w:rsidR="00BC7EC9" w:rsidRDefault="00BC7EC9" w:rsidP="00A431B9">
    <w:pPr>
      <w:pStyle w:val="Header"/>
      <w:jc w:val="right"/>
      <w:rPr>
        <w:noProof/>
      </w:rPr>
    </w:pPr>
  </w:p>
  <w:p w14:paraId="11DC5625" w14:textId="77777777" w:rsidR="00BC7EC9" w:rsidRDefault="00BC7EC9">
    <w:pPr>
      <w:pStyle w:val="Header"/>
      <w:jc w:val="right"/>
    </w:pPr>
  </w:p>
  <w:p w14:paraId="4CE1878E" w14:textId="77777777" w:rsidR="00BC7EC9" w:rsidRDefault="00BC7EC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122EAC"/>
    <w:multiLevelType w:val="hybridMultilevel"/>
    <w:tmpl w:val="E12038E4"/>
    <w:lvl w:ilvl="0" w:tplc="D82EFDE8">
      <w:start w:val="1"/>
      <w:numFmt w:val="lowerLetter"/>
      <w:lvlText w:val="%1."/>
      <w:lvlJc w:val="left"/>
      <w:pPr>
        <w:ind w:left="775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495" w:hanging="360"/>
      </w:pPr>
    </w:lvl>
    <w:lvl w:ilvl="2" w:tplc="0409001B" w:tentative="1">
      <w:start w:val="1"/>
      <w:numFmt w:val="lowerRoman"/>
      <w:lvlText w:val="%3."/>
      <w:lvlJc w:val="right"/>
      <w:pPr>
        <w:ind w:left="2215" w:hanging="180"/>
      </w:pPr>
    </w:lvl>
    <w:lvl w:ilvl="3" w:tplc="0409000F" w:tentative="1">
      <w:start w:val="1"/>
      <w:numFmt w:val="decimal"/>
      <w:lvlText w:val="%4."/>
      <w:lvlJc w:val="left"/>
      <w:pPr>
        <w:ind w:left="2935" w:hanging="360"/>
      </w:pPr>
    </w:lvl>
    <w:lvl w:ilvl="4" w:tplc="04090019" w:tentative="1">
      <w:start w:val="1"/>
      <w:numFmt w:val="lowerLetter"/>
      <w:lvlText w:val="%5."/>
      <w:lvlJc w:val="left"/>
      <w:pPr>
        <w:ind w:left="3655" w:hanging="360"/>
      </w:pPr>
    </w:lvl>
    <w:lvl w:ilvl="5" w:tplc="0409001B" w:tentative="1">
      <w:start w:val="1"/>
      <w:numFmt w:val="lowerRoman"/>
      <w:lvlText w:val="%6."/>
      <w:lvlJc w:val="right"/>
      <w:pPr>
        <w:ind w:left="4375" w:hanging="180"/>
      </w:pPr>
    </w:lvl>
    <w:lvl w:ilvl="6" w:tplc="0409000F" w:tentative="1">
      <w:start w:val="1"/>
      <w:numFmt w:val="decimal"/>
      <w:lvlText w:val="%7."/>
      <w:lvlJc w:val="left"/>
      <w:pPr>
        <w:ind w:left="5095" w:hanging="360"/>
      </w:pPr>
    </w:lvl>
    <w:lvl w:ilvl="7" w:tplc="04090019" w:tentative="1">
      <w:start w:val="1"/>
      <w:numFmt w:val="lowerLetter"/>
      <w:lvlText w:val="%8."/>
      <w:lvlJc w:val="left"/>
      <w:pPr>
        <w:ind w:left="5815" w:hanging="360"/>
      </w:pPr>
    </w:lvl>
    <w:lvl w:ilvl="8" w:tplc="0409001B" w:tentative="1">
      <w:start w:val="1"/>
      <w:numFmt w:val="lowerRoman"/>
      <w:lvlText w:val="%9."/>
      <w:lvlJc w:val="right"/>
      <w:pPr>
        <w:ind w:left="6535" w:hanging="180"/>
      </w:pPr>
    </w:lvl>
  </w:abstractNum>
  <w:abstractNum w:abstractNumId="1" w15:restartNumberingAfterBreak="0">
    <w:nsid w:val="0454361D"/>
    <w:multiLevelType w:val="hybridMultilevel"/>
    <w:tmpl w:val="EFD676C8"/>
    <w:lvl w:ilvl="0" w:tplc="7582743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A81D1F"/>
    <w:multiLevelType w:val="hybridMultilevel"/>
    <w:tmpl w:val="EB3C001C"/>
    <w:lvl w:ilvl="0" w:tplc="901C2D86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0ABE5BCB"/>
    <w:multiLevelType w:val="hybridMultilevel"/>
    <w:tmpl w:val="0096E890"/>
    <w:lvl w:ilvl="0" w:tplc="2760076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0DB76656"/>
    <w:multiLevelType w:val="multilevel"/>
    <w:tmpl w:val="66B23794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5" w15:restartNumberingAfterBreak="0">
    <w:nsid w:val="11743DF3"/>
    <w:multiLevelType w:val="hybridMultilevel"/>
    <w:tmpl w:val="594ADCF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8E0854B6">
      <w:start w:val="1"/>
      <w:numFmt w:val="lowerLetter"/>
      <w:lvlText w:val="%3."/>
      <w:lvlJc w:val="right"/>
      <w:pPr>
        <w:ind w:left="2160" w:hanging="180"/>
      </w:pPr>
      <w:rPr>
        <w:rFonts w:ascii="Times New Roman" w:eastAsia="Times New Roman" w:hAnsi="Times New Roman"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5190DE6"/>
    <w:multiLevelType w:val="hybridMultilevel"/>
    <w:tmpl w:val="958A575C"/>
    <w:lvl w:ilvl="0" w:tplc="FC780A28">
      <w:start w:val="1"/>
      <w:numFmt w:val="lowerLetter"/>
      <w:lvlText w:val="%1."/>
      <w:lvlJc w:val="left"/>
      <w:pPr>
        <w:ind w:left="1287" w:hanging="360"/>
      </w:pPr>
      <w:rPr>
        <w:rFonts w:ascii="Times New Roman" w:eastAsiaTheme="minorHAnsi" w:hAnsi="Times New Roman" w:cs="Times New Roman"/>
        <w:color w:val="auto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7" w15:restartNumberingAfterBreak="0">
    <w:nsid w:val="1590697C"/>
    <w:multiLevelType w:val="hybridMultilevel"/>
    <w:tmpl w:val="1856152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7056027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79D0D81"/>
    <w:multiLevelType w:val="hybridMultilevel"/>
    <w:tmpl w:val="DA767F06"/>
    <w:lvl w:ilvl="0" w:tplc="A726FC0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 w15:restartNumberingAfterBreak="0">
    <w:nsid w:val="1C036399"/>
    <w:multiLevelType w:val="multilevel"/>
    <w:tmpl w:val="05F49D82"/>
    <w:lvl w:ilvl="0">
      <w:start w:val="1"/>
      <w:numFmt w:val="upperRoman"/>
      <w:pStyle w:val="Heading1"/>
      <w:lvlText w:val="BAB %1"/>
      <w:lvlJc w:val="left"/>
      <w:pPr>
        <w:ind w:left="4686" w:hanging="432"/>
      </w:pPr>
      <w:rPr>
        <w:rFonts w:hint="default"/>
        <w:sz w:val="28"/>
        <w:szCs w:val="28"/>
      </w:rPr>
    </w:lvl>
    <w:lvl w:ilvl="1">
      <w:start w:val="1"/>
      <w:numFmt w:val="decimal"/>
      <w:pStyle w:val="Heading2"/>
      <w:isLgl/>
      <w:lvlText w:val="%1.%2"/>
      <w:lvlJc w:val="left"/>
      <w:pPr>
        <w:ind w:left="4830" w:hanging="576"/>
      </w:pPr>
      <w:rPr>
        <w:rFonts w:hint="default"/>
        <w:i w:val="0"/>
        <w:iCs w:val="0"/>
      </w:rPr>
    </w:lvl>
    <w:lvl w:ilvl="2">
      <w:start w:val="1"/>
      <w:numFmt w:val="decimal"/>
      <w:pStyle w:val="Heading3"/>
      <w:isLgl/>
      <w:lvlText w:val="%1.%2.%3"/>
      <w:lvlJc w:val="left"/>
      <w:pPr>
        <w:ind w:left="1086" w:hanging="720"/>
      </w:pPr>
      <w:rPr>
        <w:rFonts w:hint="default"/>
        <w:i w:val="0"/>
        <w:iCs w:val="0"/>
      </w:rPr>
    </w:lvl>
    <w:lvl w:ilvl="3">
      <w:start w:val="1"/>
      <w:numFmt w:val="decimal"/>
      <w:pStyle w:val="Heading4"/>
      <w:isLgl/>
      <w:lvlText w:val="%1.%2.%3.%4"/>
      <w:lvlJc w:val="left"/>
      <w:pPr>
        <w:ind w:left="5118" w:hanging="864"/>
      </w:pPr>
      <w:rPr>
        <w:rFonts w:hint="default"/>
        <w:i w:val="0"/>
      </w:rPr>
    </w:lvl>
    <w:lvl w:ilvl="4">
      <w:start w:val="1"/>
      <w:numFmt w:val="decimal"/>
      <w:pStyle w:val="Heading5"/>
      <w:lvlText w:val="%1.%2.%3.%4.%5"/>
      <w:lvlJc w:val="left"/>
      <w:pPr>
        <w:ind w:left="5262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5406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5550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5694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5838" w:hanging="1584"/>
      </w:pPr>
      <w:rPr>
        <w:rFonts w:hint="default"/>
      </w:rPr>
    </w:lvl>
  </w:abstractNum>
  <w:abstractNum w:abstractNumId="11" w15:restartNumberingAfterBreak="0">
    <w:nsid w:val="1E1D72A3"/>
    <w:multiLevelType w:val="multilevel"/>
    <w:tmpl w:val="2CAAC06A"/>
    <w:lvl w:ilvl="0">
      <w:start w:val="6"/>
      <w:numFmt w:val="decimal"/>
      <w:lvlText w:val="3. %1."/>
      <w:lvlJc w:val="left"/>
      <w:pPr>
        <w:tabs>
          <w:tab w:val="num" w:pos="0"/>
        </w:tabs>
        <w:ind w:left="360" w:hanging="360"/>
      </w:pPr>
      <w:rPr>
        <w:rFonts w:hint="default"/>
        <w:b/>
        <w:bCs/>
      </w:rPr>
    </w:lvl>
    <w:lvl w:ilvl="1">
      <w:start w:val="1"/>
      <w:numFmt w:val="decimal"/>
      <w:lvlText w:val="3. %1. %2."/>
      <w:lvlJc w:val="left"/>
      <w:pPr>
        <w:tabs>
          <w:tab w:val="num" w:pos="-720"/>
        </w:tabs>
        <w:ind w:left="360" w:hanging="360"/>
      </w:pPr>
      <w:rPr>
        <w:rFonts w:cs="Times New Roman" w:hint="default"/>
        <w:b/>
        <w:bCs/>
        <w:sz w:val="24"/>
        <w:szCs w:val="24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20" w:hanging="180"/>
      </w:pPr>
      <w:rPr>
        <w:rFonts w:hint="default"/>
      </w:rPr>
    </w:lvl>
  </w:abstractNum>
  <w:abstractNum w:abstractNumId="12" w15:restartNumberingAfterBreak="0">
    <w:nsid w:val="28736C3B"/>
    <w:multiLevelType w:val="multilevel"/>
    <w:tmpl w:val="C3565D48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3" w15:restartNumberingAfterBreak="0">
    <w:nsid w:val="2A0E1B5F"/>
    <w:multiLevelType w:val="hybridMultilevel"/>
    <w:tmpl w:val="0F2EADC8"/>
    <w:lvl w:ilvl="0" w:tplc="815624C2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 w15:restartNumberingAfterBreak="0">
    <w:nsid w:val="33870D33"/>
    <w:multiLevelType w:val="hybridMultilevel"/>
    <w:tmpl w:val="13AE3FF4"/>
    <w:lvl w:ilvl="0" w:tplc="E068AD90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05B8A208">
      <w:numFmt w:val="bullet"/>
      <w:lvlText w:val="•"/>
      <w:lvlJc w:val="left"/>
      <w:pPr>
        <w:ind w:left="2011" w:hanging="284"/>
      </w:pPr>
      <w:rPr>
        <w:rFonts w:hint="default"/>
        <w:lang w:val="id" w:eastAsia="en-US" w:bidi="ar-SA"/>
      </w:rPr>
    </w:lvl>
    <w:lvl w:ilvl="2" w:tplc="A182648E">
      <w:numFmt w:val="bullet"/>
      <w:lvlText w:val="•"/>
      <w:lvlJc w:val="left"/>
      <w:pPr>
        <w:ind w:left="2842" w:hanging="284"/>
      </w:pPr>
      <w:rPr>
        <w:rFonts w:hint="default"/>
        <w:lang w:val="id" w:eastAsia="en-US" w:bidi="ar-SA"/>
      </w:rPr>
    </w:lvl>
    <w:lvl w:ilvl="3" w:tplc="FF36605A">
      <w:numFmt w:val="bullet"/>
      <w:lvlText w:val="•"/>
      <w:lvlJc w:val="left"/>
      <w:pPr>
        <w:ind w:left="3673" w:hanging="284"/>
      </w:pPr>
      <w:rPr>
        <w:rFonts w:hint="default"/>
        <w:lang w:val="id" w:eastAsia="en-US" w:bidi="ar-SA"/>
      </w:rPr>
    </w:lvl>
    <w:lvl w:ilvl="4" w:tplc="FA80990A">
      <w:numFmt w:val="bullet"/>
      <w:lvlText w:val="•"/>
      <w:lvlJc w:val="left"/>
      <w:pPr>
        <w:ind w:left="4504" w:hanging="284"/>
      </w:pPr>
      <w:rPr>
        <w:rFonts w:hint="default"/>
        <w:lang w:val="id" w:eastAsia="en-US" w:bidi="ar-SA"/>
      </w:rPr>
    </w:lvl>
    <w:lvl w:ilvl="5" w:tplc="87146D94">
      <w:numFmt w:val="bullet"/>
      <w:lvlText w:val="•"/>
      <w:lvlJc w:val="left"/>
      <w:pPr>
        <w:ind w:left="5335" w:hanging="284"/>
      </w:pPr>
      <w:rPr>
        <w:rFonts w:hint="default"/>
        <w:lang w:val="id" w:eastAsia="en-US" w:bidi="ar-SA"/>
      </w:rPr>
    </w:lvl>
    <w:lvl w:ilvl="6" w:tplc="4A30A2CC">
      <w:numFmt w:val="bullet"/>
      <w:lvlText w:val="•"/>
      <w:lvlJc w:val="left"/>
      <w:pPr>
        <w:ind w:left="6166" w:hanging="284"/>
      </w:pPr>
      <w:rPr>
        <w:rFonts w:hint="default"/>
        <w:lang w:val="id" w:eastAsia="en-US" w:bidi="ar-SA"/>
      </w:rPr>
    </w:lvl>
    <w:lvl w:ilvl="7" w:tplc="FCACF84E">
      <w:numFmt w:val="bullet"/>
      <w:lvlText w:val="•"/>
      <w:lvlJc w:val="left"/>
      <w:pPr>
        <w:ind w:left="6997" w:hanging="284"/>
      </w:pPr>
      <w:rPr>
        <w:rFonts w:hint="default"/>
        <w:lang w:val="id" w:eastAsia="en-US" w:bidi="ar-SA"/>
      </w:rPr>
    </w:lvl>
    <w:lvl w:ilvl="8" w:tplc="6228091A">
      <w:numFmt w:val="bullet"/>
      <w:lvlText w:val="•"/>
      <w:lvlJc w:val="left"/>
      <w:pPr>
        <w:ind w:left="7828" w:hanging="284"/>
      </w:pPr>
      <w:rPr>
        <w:rFonts w:hint="default"/>
        <w:lang w:val="id" w:eastAsia="en-US" w:bidi="ar-SA"/>
      </w:rPr>
    </w:lvl>
  </w:abstractNum>
  <w:abstractNum w:abstractNumId="15" w15:restartNumberingAfterBreak="0">
    <w:nsid w:val="352C136F"/>
    <w:multiLevelType w:val="hybridMultilevel"/>
    <w:tmpl w:val="CB16B4A0"/>
    <w:lvl w:ilvl="0" w:tplc="38090019">
      <w:start w:val="1"/>
      <w:numFmt w:val="low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E893C74"/>
    <w:multiLevelType w:val="multilevel"/>
    <w:tmpl w:val="C4C09982"/>
    <w:lvl w:ilvl="0">
      <w:start w:val="1"/>
      <w:numFmt w:val="decimal"/>
      <w:lvlText w:val="%1)"/>
      <w:lvlJc w:val="left"/>
      <w:pPr>
        <w:tabs>
          <w:tab w:val="num" w:pos="0"/>
        </w:tabs>
        <w:ind w:left="927" w:hanging="360"/>
      </w:pPr>
      <w:rPr>
        <w:b/>
        <w:bCs/>
      </w:rPr>
    </w:lvl>
    <w:lvl w:ilvl="1">
      <w:start w:val="1"/>
      <w:numFmt w:val="lowerLetter"/>
      <w:lvlText w:val="%2."/>
      <w:lvlJc w:val="left"/>
      <w:pPr>
        <w:tabs>
          <w:tab w:val="num" w:pos="0"/>
        </w:tabs>
        <w:ind w:left="-481" w:hanging="360"/>
      </w:pPr>
    </w:lvl>
    <w:lvl w:ilvl="2">
      <w:start w:val="1"/>
      <w:numFmt w:val="lowerRoman"/>
      <w:lvlText w:val="%3."/>
      <w:lvlJc w:val="right"/>
      <w:pPr>
        <w:tabs>
          <w:tab w:val="num" w:pos="0"/>
        </w:tabs>
        <w:ind w:left="239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959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1679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2399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3119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3839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4559" w:hanging="180"/>
      </w:pPr>
    </w:lvl>
  </w:abstractNum>
  <w:abstractNum w:abstractNumId="17" w15:restartNumberingAfterBreak="0">
    <w:nsid w:val="3F8C1E6A"/>
    <w:multiLevelType w:val="hybridMultilevel"/>
    <w:tmpl w:val="37483BFA"/>
    <w:lvl w:ilvl="0" w:tplc="E64A48AA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40042DE9"/>
    <w:multiLevelType w:val="multilevel"/>
    <w:tmpl w:val="930C9EF6"/>
    <w:lvl w:ilvl="0">
      <w:start w:val="3"/>
      <w:numFmt w:val="decimal"/>
      <w:lvlText w:val="%1"/>
      <w:lvlJc w:val="left"/>
      <w:pPr>
        <w:ind w:left="2410" w:hanging="671"/>
      </w:pPr>
      <w:rPr>
        <w:rFonts w:hint="default"/>
        <w:lang w:val="id" w:eastAsia="en-US" w:bidi="ar-SA"/>
      </w:rPr>
    </w:lvl>
    <w:lvl w:ilvl="1">
      <w:start w:val="1"/>
      <w:numFmt w:val="decimal"/>
      <w:lvlText w:val="%1.%2."/>
      <w:lvlJc w:val="left"/>
      <w:pPr>
        <w:ind w:left="2410" w:hanging="671"/>
      </w:pPr>
      <w:rPr>
        <w:rFonts w:ascii="Times New Roman" w:eastAsia="Times New Roman" w:hAnsi="Times New Roman" w:cs="Times New Roman" w:hint="default"/>
        <w:spacing w:val="-3"/>
        <w:w w:val="100"/>
        <w:sz w:val="22"/>
        <w:szCs w:val="22"/>
        <w:lang w:val="id" w:eastAsia="en-US" w:bidi="ar-SA"/>
      </w:rPr>
    </w:lvl>
    <w:lvl w:ilvl="2">
      <w:numFmt w:val="bullet"/>
      <w:lvlText w:val="•"/>
      <w:lvlJc w:val="left"/>
      <w:pPr>
        <w:ind w:left="3834" w:hanging="671"/>
      </w:pPr>
      <w:rPr>
        <w:rFonts w:hint="default"/>
        <w:lang w:val="id" w:eastAsia="en-US" w:bidi="ar-SA"/>
      </w:rPr>
    </w:lvl>
    <w:lvl w:ilvl="3">
      <w:numFmt w:val="bullet"/>
      <w:lvlText w:val="•"/>
      <w:lvlJc w:val="left"/>
      <w:pPr>
        <w:ind w:left="4541" w:hanging="671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5248" w:hanging="671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5955" w:hanging="671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6662" w:hanging="671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7369" w:hanging="671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8076" w:hanging="671"/>
      </w:pPr>
      <w:rPr>
        <w:rFonts w:hint="default"/>
        <w:lang w:val="id" w:eastAsia="en-US" w:bidi="ar-SA"/>
      </w:rPr>
    </w:lvl>
  </w:abstractNum>
  <w:abstractNum w:abstractNumId="19" w15:restartNumberingAfterBreak="0">
    <w:nsid w:val="408A34B2"/>
    <w:multiLevelType w:val="multilevel"/>
    <w:tmpl w:val="7F902E7C"/>
    <w:lvl w:ilvl="0">
      <w:start w:val="1"/>
      <w:numFmt w:val="decimal"/>
      <w:lvlText w:val="%1."/>
      <w:lvlJc w:val="left"/>
      <w:pPr>
        <w:tabs>
          <w:tab w:val="num" w:pos="0"/>
        </w:tabs>
        <w:ind w:left="720" w:hanging="360"/>
      </w:pPr>
    </w:lvl>
    <w:lvl w:ilvl="1">
      <w:start w:val="1"/>
      <w:numFmt w:val="decimal"/>
      <w:lvlText w:val="%1.%2."/>
      <w:lvlJc w:val="left"/>
      <w:pPr>
        <w:tabs>
          <w:tab w:val="num" w:pos="0"/>
        </w:tabs>
        <w:ind w:left="900" w:hanging="540"/>
      </w:pPr>
    </w:lvl>
    <w:lvl w:ilvl="2">
      <w:start w:val="2"/>
      <w:numFmt w:val="decimal"/>
      <w:lvlText w:val="%1.%2.%3."/>
      <w:lvlJc w:val="left"/>
      <w:pPr>
        <w:tabs>
          <w:tab w:val="num" w:pos="0"/>
        </w:tabs>
        <w:ind w:left="1080" w:hanging="720"/>
      </w:pPr>
      <w:rPr>
        <w:rFonts w:cs="Times New Roman"/>
        <w:b/>
        <w:bCs/>
        <w:i w:val="0"/>
        <w:iCs/>
        <w:color w:val="auto"/>
        <w:sz w:val="24"/>
        <w:szCs w:val="24"/>
      </w:rPr>
    </w:lvl>
    <w:lvl w:ilvl="3">
      <w:start w:val="1"/>
      <w:numFmt w:val="decimal"/>
      <w:lvlText w:val="%1.%2.%3.%4."/>
      <w:lvlJc w:val="left"/>
      <w:pPr>
        <w:tabs>
          <w:tab w:val="num" w:pos="0"/>
        </w:tabs>
        <w:ind w:left="1080" w:hanging="720"/>
      </w:pPr>
    </w:lvl>
    <w:lvl w:ilvl="4">
      <w:start w:val="1"/>
      <w:numFmt w:val="decimal"/>
      <w:lvlText w:val="%1.%2.%3.%4.%5."/>
      <w:lvlJc w:val="left"/>
      <w:pPr>
        <w:tabs>
          <w:tab w:val="num" w:pos="0"/>
        </w:tabs>
        <w:ind w:left="1440" w:hanging="1080"/>
      </w:p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1440" w:hanging="1080"/>
      </w:p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1800" w:hanging="1440"/>
      </w:p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1800" w:hanging="1440"/>
      </w:p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2160" w:hanging="1800"/>
      </w:pPr>
    </w:lvl>
  </w:abstractNum>
  <w:abstractNum w:abstractNumId="20" w15:restartNumberingAfterBreak="0">
    <w:nsid w:val="411D3214"/>
    <w:multiLevelType w:val="hybridMultilevel"/>
    <w:tmpl w:val="0F50BD4E"/>
    <w:lvl w:ilvl="0" w:tplc="08029F5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1" w15:restartNumberingAfterBreak="0">
    <w:nsid w:val="45E17EDA"/>
    <w:multiLevelType w:val="multilevel"/>
    <w:tmpl w:val="A930FF56"/>
    <w:lvl w:ilvl="0">
      <w:start w:val="1"/>
      <w:numFmt w:val="lowerLetter"/>
      <w:lvlText w:val="%1."/>
      <w:lvlJc w:val="left"/>
      <w:pPr>
        <w:tabs>
          <w:tab w:val="num" w:pos="0"/>
        </w:tabs>
        <w:ind w:left="2848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2" w15:restartNumberingAfterBreak="0">
    <w:nsid w:val="495C1B99"/>
    <w:multiLevelType w:val="multilevel"/>
    <w:tmpl w:val="C3C8429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2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3" w15:restartNumberingAfterBreak="0">
    <w:nsid w:val="4A8F040C"/>
    <w:multiLevelType w:val="hybridMultilevel"/>
    <w:tmpl w:val="363AB0DC"/>
    <w:lvl w:ilvl="0" w:tplc="D3CAAD6A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89" w:hanging="360"/>
      </w:pPr>
    </w:lvl>
    <w:lvl w:ilvl="2" w:tplc="3809001B" w:tentative="1">
      <w:start w:val="1"/>
      <w:numFmt w:val="lowerRoman"/>
      <w:lvlText w:val="%3."/>
      <w:lvlJc w:val="right"/>
      <w:pPr>
        <w:ind w:left="2509" w:hanging="180"/>
      </w:pPr>
    </w:lvl>
    <w:lvl w:ilvl="3" w:tplc="3809000F" w:tentative="1">
      <w:start w:val="1"/>
      <w:numFmt w:val="decimal"/>
      <w:lvlText w:val="%4."/>
      <w:lvlJc w:val="left"/>
      <w:pPr>
        <w:ind w:left="3229" w:hanging="360"/>
      </w:pPr>
    </w:lvl>
    <w:lvl w:ilvl="4" w:tplc="38090019" w:tentative="1">
      <w:start w:val="1"/>
      <w:numFmt w:val="lowerLetter"/>
      <w:lvlText w:val="%5."/>
      <w:lvlJc w:val="left"/>
      <w:pPr>
        <w:ind w:left="3949" w:hanging="360"/>
      </w:pPr>
    </w:lvl>
    <w:lvl w:ilvl="5" w:tplc="3809001B" w:tentative="1">
      <w:start w:val="1"/>
      <w:numFmt w:val="lowerRoman"/>
      <w:lvlText w:val="%6."/>
      <w:lvlJc w:val="right"/>
      <w:pPr>
        <w:ind w:left="4669" w:hanging="180"/>
      </w:pPr>
    </w:lvl>
    <w:lvl w:ilvl="6" w:tplc="3809000F" w:tentative="1">
      <w:start w:val="1"/>
      <w:numFmt w:val="decimal"/>
      <w:lvlText w:val="%7."/>
      <w:lvlJc w:val="left"/>
      <w:pPr>
        <w:ind w:left="5389" w:hanging="360"/>
      </w:pPr>
    </w:lvl>
    <w:lvl w:ilvl="7" w:tplc="38090019" w:tentative="1">
      <w:start w:val="1"/>
      <w:numFmt w:val="lowerLetter"/>
      <w:lvlText w:val="%8."/>
      <w:lvlJc w:val="left"/>
      <w:pPr>
        <w:ind w:left="6109" w:hanging="360"/>
      </w:pPr>
    </w:lvl>
    <w:lvl w:ilvl="8" w:tplc="38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24" w15:restartNumberingAfterBreak="0">
    <w:nsid w:val="4AA13FD8"/>
    <w:multiLevelType w:val="multilevel"/>
    <w:tmpl w:val="B44A16C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  <w:b/>
        <w:i w:val="0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ascii="Times New Roman" w:hAnsi="Times New Roman" w:cs="Times New Roman" w:hint="default"/>
        <w:b/>
        <w:i w:val="0"/>
        <w:sz w:val="24"/>
        <w:szCs w:val="24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i w:val="0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  <w:i w:val="0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4B1D6522"/>
    <w:multiLevelType w:val="hybridMultilevel"/>
    <w:tmpl w:val="227AF2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D770E68"/>
    <w:multiLevelType w:val="multilevel"/>
    <w:tmpl w:val="B68CB544"/>
    <w:lvl w:ilvl="0">
      <w:start w:val="1"/>
      <w:numFmt w:val="lowerLetter"/>
      <w:lvlText w:val="%1."/>
      <w:lvlJc w:val="left"/>
      <w:pPr>
        <w:tabs>
          <w:tab w:val="num" w:pos="0"/>
        </w:tabs>
        <w:ind w:left="3905" w:hanging="360"/>
      </w:pPr>
      <w:rPr>
        <w:b/>
        <w:bCs/>
      </w:rPr>
    </w:lvl>
    <w:lvl w:ilvl="1">
      <w:start w:val="1"/>
      <w:numFmt w:val="decimal"/>
      <w:lvlText w:val="%2)"/>
      <w:lvlJc w:val="left"/>
      <w:pPr>
        <w:tabs>
          <w:tab w:val="num" w:pos="0"/>
        </w:tabs>
        <w:ind w:left="3568" w:hanging="360"/>
      </w:pPr>
      <w:rPr>
        <w:b/>
        <w:bCs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4288" w:hanging="180"/>
      </w:pPr>
    </w:lvl>
    <w:lvl w:ilvl="3">
      <w:start w:val="1"/>
      <w:numFmt w:val="decimal"/>
      <w:lvlText w:val="%4."/>
      <w:lvlJc w:val="left"/>
      <w:pPr>
        <w:tabs>
          <w:tab w:val="num" w:pos="0"/>
        </w:tabs>
        <w:ind w:left="5008" w:hanging="360"/>
      </w:pPr>
    </w:lvl>
    <w:lvl w:ilvl="4">
      <w:start w:val="1"/>
      <w:numFmt w:val="lowerLetter"/>
      <w:lvlText w:val="%5."/>
      <w:lvlJc w:val="left"/>
      <w:pPr>
        <w:tabs>
          <w:tab w:val="num" w:pos="0"/>
        </w:tabs>
        <w:ind w:left="5728" w:hanging="360"/>
      </w:pPr>
    </w:lvl>
    <w:lvl w:ilvl="5">
      <w:start w:val="1"/>
      <w:numFmt w:val="lowerRoman"/>
      <w:lvlText w:val="%6."/>
      <w:lvlJc w:val="right"/>
      <w:pPr>
        <w:tabs>
          <w:tab w:val="num" w:pos="0"/>
        </w:tabs>
        <w:ind w:left="6448" w:hanging="180"/>
      </w:pPr>
    </w:lvl>
    <w:lvl w:ilvl="6">
      <w:start w:val="1"/>
      <w:numFmt w:val="decimal"/>
      <w:lvlText w:val="%7."/>
      <w:lvlJc w:val="left"/>
      <w:pPr>
        <w:tabs>
          <w:tab w:val="num" w:pos="0"/>
        </w:tabs>
        <w:ind w:left="7168" w:hanging="360"/>
      </w:pPr>
    </w:lvl>
    <w:lvl w:ilvl="7">
      <w:start w:val="1"/>
      <w:numFmt w:val="lowerLetter"/>
      <w:lvlText w:val="%8."/>
      <w:lvlJc w:val="left"/>
      <w:pPr>
        <w:tabs>
          <w:tab w:val="num" w:pos="0"/>
        </w:tabs>
        <w:ind w:left="7888" w:hanging="360"/>
      </w:pPr>
    </w:lvl>
    <w:lvl w:ilvl="8">
      <w:start w:val="1"/>
      <w:numFmt w:val="lowerRoman"/>
      <w:lvlText w:val="%9."/>
      <w:lvlJc w:val="right"/>
      <w:pPr>
        <w:tabs>
          <w:tab w:val="num" w:pos="0"/>
        </w:tabs>
        <w:ind w:left="8608" w:hanging="180"/>
      </w:pPr>
    </w:lvl>
  </w:abstractNum>
  <w:abstractNum w:abstractNumId="27" w15:restartNumberingAfterBreak="0">
    <w:nsid w:val="4F1F0DAE"/>
    <w:multiLevelType w:val="hybridMultilevel"/>
    <w:tmpl w:val="7500002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15023C46">
      <w:start w:val="1"/>
      <w:numFmt w:val="decimal"/>
      <w:lvlText w:val="%4."/>
      <w:lvlJc w:val="left"/>
      <w:pPr>
        <w:ind w:left="2880" w:hanging="360"/>
      </w:pPr>
      <w:rPr>
        <w:b w:val="0"/>
      </w:r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5CB2739"/>
    <w:multiLevelType w:val="multilevel"/>
    <w:tmpl w:val="D5B65FD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5C783017"/>
    <w:multiLevelType w:val="hybridMultilevel"/>
    <w:tmpl w:val="5566B3B4"/>
    <w:lvl w:ilvl="0" w:tplc="77C2C4D6">
      <w:start w:val="1"/>
      <w:numFmt w:val="lowerLetter"/>
      <w:lvlText w:val="%1."/>
      <w:lvlJc w:val="left"/>
      <w:pPr>
        <w:ind w:left="1080" w:hanging="360"/>
      </w:pPr>
      <w:rPr>
        <w:rFonts w:ascii="Times New Roman" w:eastAsiaTheme="minorHAnsi" w:hAnsi="Times New Roman" w:cs="Times New Roman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DB70987"/>
    <w:multiLevelType w:val="hybridMultilevel"/>
    <w:tmpl w:val="13283766"/>
    <w:lvl w:ilvl="0" w:tplc="A8A0B032">
      <w:start w:val="1"/>
      <w:numFmt w:val="decimal"/>
      <w:lvlText w:val="%1."/>
      <w:lvlJc w:val="left"/>
      <w:pPr>
        <w:ind w:left="1171" w:hanging="284"/>
      </w:pPr>
      <w:rPr>
        <w:rFonts w:ascii="Times New Roman" w:eastAsia="Times New Roman" w:hAnsi="Times New Roman" w:cs="Times New Roman" w:hint="default"/>
        <w:w w:val="100"/>
        <w:sz w:val="22"/>
        <w:szCs w:val="22"/>
        <w:lang w:val="id" w:eastAsia="en-US" w:bidi="ar-SA"/>
      </w:rPr>
    </w:lvl>
    <w:lvl w:ilvl="1" w:tplc="9A5AF75A">
      <w:start w:val="1"/>
      <w:numFmt w:val="lowerLetter"/>
      <w:lvlText w:val="%2."/>
      <w:lvlJc w:val="left"/>
      <w:pPr>
        <w:ind w:left="1488" w:hanging="317"/>
      </w:pPr>
      <w:rPr>
        <w:rFonts w:ascii="Times New Roman" w:eastAsia="Times New Roman" w:hAnsi="Times New Roman" w:cs="Times New Roman" w:hint="default"/>
        <w:w w:val="96"/>
        <w:sz w:val="24"/>
        <w:szCs w:val="24"/>
        <w:lang w:val="id" w:eastAsia="en-US" w:bidi="ar-SA"/>
      </w:rPr>
    </w:lvl>
    <w:lvl w:ilvl="2" w:tplc="E9D67E80">
      <w:numFmt w:val="bullet"/>
      <w:lvlText w:val="•"/>
      <w:lvlJc w:val="left"/>
      <w:pPr>
        <w:ind w:left="2370" w:hanging="317"/>
      </w:pPr>
      <w:rPr>
        <w:rFonts w:hint="default"/>
        <w:lang w:val="id" w:eastAsia="en-US" w:bidi="ar-SA"/>
      </w:rPr>
    </w:lvl>
    <w:lvl w:ilvl="3" w:tplc="55F4F8BE">
      <w:numFmt w:val="bullet"/>
      <w:lvlText w:val="•"/>
      <w:lvlJc w:val="left"/>
      <w:pPr>
        <w:ind w:left="3260" w:hanging="317"/>
      </w:pPr>
      <w:rPr>
        <w:rFonts w:hint="default"/>
        <w:lang w:val="id" w:eastAsia="en-US" w:bidi="ar-SA"/>
      </w:rPr>
    </w:lvl>
    <w:lvl w:ilvl="4" w:tplc="2674B0F4">
      <w:numFmt w:val="bullet"/>
      <w:lvlText w:val="•"/>
      <w:lvlJc w:val="left"/>
      <w:pPr>
        <w:ind w:left="4150" w:hanging="317"/>
      </w:pPr>
      <w:rPr>
        <w:rFonts w:hint="default"/>
        <w:lang w:val="id" w:eastAsia="en-US" w:bidi="ar-SA"/>
      </w:rPr>
    </w:lvl>
    <w:lvl w:ilvl="5" w:tplc="0A2ED342">
      <w:numFmt w:val="bullet"/>
      <w:lvlText w:val="•"/>
      <w:lvlJc w:val="left"/>
      <w:pPr>
        <w:ind w:left="5040" w:hanging="317"/>
      </w:pPr>
      <w:rPr>
        <w:rFonts w:hint="default"/>
        <w:lang w:val="id" w:eastAsia="en-US" w:bidi="ar-SA"/>
      </w:rPr>
    </w:lvl>
    <w:lvl w:ilvl="6" w:tplc="28DE289C">
      <w:numFmt w:val="bullet"/>
      <w:lvlText w:val="•"/>
      <w:lvlJc w:val="left"/>
      <w:pPr>
        <w:ind w:left="5930" w:hanging="317"/>
      </w:pPr>
      <w:rPr>
        <w:rFonts w:hint="default"/>
        <w:lang w:val="id" w:eastAsia="en-US" w:bidi="ar-SA"/>
      </w:rPr>
    </w:lvl>
    <w:lvl w:ilvl="7" w:tplc="48127156">
      <w:numFmt w:val="bullet"/>
      <w:lvlText w:val="•"/>
      <w:lvlJc w:val="left"/>
      <w:pPr>
        <w:ind w:left="6820" w:hanging="317"/>
      </w:pPr>
      <w:rPr>
        <w:rFonts w:hint="default"/>
        <w:lang w:val="id" w:eastAsia="en-US" w:bidi="ar-SA"/>
      </w:rPr>
    </w:lvl>
    <w:lvl w:ilvl="8" w:tplc="828009AC">
      <w:numFmt w:val="bullet"/>
      <w:lvlText w:val="•"/>
      <w:lvlJc w:val="left"/>
      <w:pPr>
        <w:ind w:left="7710" w:hanging="317"/>
      </w:pPr>
      <w:rPr>
        <w:rFonts w:hint="default"/>
        <w:lang w:val="id" w:eastAsia="en-US" w:bidi="ar-SA"/>
      </w:rPr>
    </w:lvl>
  </w:abstractNum>
  <w:abstractNum w:abstractNumId="31" w15:restartNumberingAfterBreak="0">
    <w:nsid w:val="5FC96483"/>
    <w:multiLevelType w:val="hybridMultilevel"/>
    <w:tmpl w:val="88E2CC30"/>
    <w:lvl w:ilvl="0" w:tplc="E7DA2B84">
      <w:start w:val="1"/>
      <w:numFmt w:val="lowerLetter"/>
      <w:lvlText w:val="%1."/>
      <w:lvlJc w:val="left"/>
      <w:pPr>
        <w:ind w:left="1080" w:hanging="360"/>
      </w:pPr>
      <w:rPr>
        <w:rFonts w:ascii="Times New Roman" w:hAnsi="Times New Roman" w:hint="default"/>
        <w:i w:val="0"/>
        <w:iCs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2C72806"/>
    <w:multiLevelType w:val="hybridMultilevel"/>
    <w:tmpl w:val="C986BE36"/>
    <w:lvl w:ilvl="0" w:tplc="12C21F2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3" w15:restartNumberingAfterBreak="0">
    <w:nsid w:val="657760E7"/>
    <w:multiLevelType w:val="hybridMultilevel"/>
    <w:tmpl w:val="5F5CB7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7091DCB"/>
    <w:multiLevelType w:val="hybridMultilevel"/>
    <w:tmpl w:val="4F525876"/>
    <w:lvl w:ilvl="0" w:tplc="0AEC7A50">
      <w:start w:val="1"/>
      <w:numFmt w:val="lowerLetter"/>
      <w:lvlText w:val="%1."/>
      <w:lvlJc w:val="left"/>
      <w:pPr>
        <w:ind w:left="3240" w:hanging="360"/>
      </w:pPr>
      <w:rPr>
        <w:rFonts w:ascii="Times New Roman" w:eastAsiaTheme="minorHAnsi" w:hAnsi="Times New Roman" w:cs="Times New Roman"/>
        <w:b w:val="0"/>
      </w:rPr>
    </w:lvl>
    <w:lvl w:ilvl="1" w:tplc="04090019" w:tentative="1">
      <w:start w:val="1"/>
      <w:numFmt w:val="lowerLetter"/>
      <w:lvlText w:val="%2."/>
      <w:lvlJc w:val="left"/>
      <w:pPr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ind w:left="9000" w:hanging="180"/>
      </w:pPr>
    </w:lvl>
  </w:abstractNum>
  <w:abstractNum w:abstractNumId="35" w15:restartNumberingAfterBreak="0">
    <w:nsid w:val="69E96F70"/>
    <w:multiLevelType w:val="hybridMultilevel"/>
    <w:tmpl w:val="E868628E"/>
    <w:lvl w:ilvl="0" w:tplc="77E2BF8C">
      <w:start w:val="1"/>
      <w:numFmt w:val="decimal"/>
      <w:lvlText w:val="%1)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6" w15:restartNumberingAfterBreak="0">
    <w:nsid w:val="6C5E2C6B"/>
    <w:multiLevelType w:val="hybridMultilevel"/>
    <w:tmpl w:val="991EA6BA"/>
    <w:lvl w:ilvl="0" w:tplc="A5BC88C6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7" w15:restartNumberingAfterBreak="0">
    <w:nsid w:val="6DAF26A1"/>
    <w:multiLevelType w:val="hybridMultilevel"/>
    <w:tmpl w:val="B42473CC"/>
    <w:lvl w:ilvl="0" w:tplc="38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0485536"/>
    <w:multiLevelType w:val="hybridMultilevel"/>
    <w:tmpl w:val="4972208E"/>
    <w:lvl w:ilvl="0" w:tplc="03123406">
      <w:start w:val="1"/>
      <w:numFmt w:val="lowerLetter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9" w15:restartNumberingAfterBreak="0">
    <w:nsid w:val="73240D1B"/>
    <w:multiLevelType w:val="hybridMultilevel"/>
    <w:tmpl w:val="AE58DE3E"/>
    <w:lvl w:ilvl="0" w:tplc="B5480258">
      <w:start w:val="1"/>
      <w:numFmt w:val="decimal"/>
      <w:pStyle w:val="Title"/>
      <w:suff w:val="space"/>
      <w:lvlText w:val="Gambar 2.%1"/>
      <w:lvlJc w:val="left"/>
      <w:pPr>
        <w:ind w:left="567" w:hanging="567"/>
      </w:pPr>
    </w:lvl>
    <w:lvl w:ilvl="1" w:tplc="04090019">
      <w:start w:val="1"/>
      <w:numFmt w:val="lowerLetter"/>
      <w:lvlText w:val="%2."/>
      <w:lvlJc w:val="left"/>
      <w:pPr>
        <w:ind w:left="1710" w:hanging="360"/>
      </w:pPr>
    </w:lvl>
    <w:lvl w:ilvl="2" w:tplc="6D6EA46A">
      <w:start w:val="1"/>
      <w:numFmt w:val="lowerLetter"/>
      <w:lvlText w:val="%3."/>
      <w:lvlJc w:val="left"/>
      <w:pPr>
        <w:ind w:left="2610" w:hanging="360"/>
      </w:pPr>
      <w:rPr>
        <w:i w:val="0"/>
      </w:rPr>
    </w:lvl>
    <w:lvl w:ilvl="3" w:tplc="0409000F">
      <w:start w:val="1"/>
      <w:numFmt w:val="decimal"/>
      <w:lvlText w:val="%4."/>
      <w:lvlJc w:val="left"/>
      <w:pPr>
        <w:ind w:left="3150" w:hanging="360"/>
      </w:pPr>
    </w:lvl>
    <w:lvl w:ilvl="4" w:tplc="04090019">
      <w:start w:val="1"/>
      <w:numFmt w:val="lowerLetter"/>
      <w:lvlText w:val="%5."/>
      <w:lvlJc w:val="left"/>
      <w:pPr>
        <w:ind w:left="3870" w:hanging="360"/>
      </w:pPr>
    </w:lvl>
    <w:lvl w:ilvl="5" w:tplc="0409001B">
      <w:start w:val="1"/>
      <w:numFmt w:val="lowerRoman"/>
      <w:lvlText w:val="%6."/>
      <w:lvlJc w:val="right"/>
      <w:pPr>
        <w:ind w:left="4590" w:hanging="180"/>
      </w:pPr>
    </w:lvl>
    <w:lvl w:ilvl="6" w:tplc="0409000F">
      <w:start w:val="1"/>
      <w:numFmt w:val="decimal"/>
      <w:lvlText w:val="%7."/>
      <w:lvlJc w:val="left"/>
      <w:pPr>
        <w:ind w:left="5310" w:hanging="360"/>
      </w:pPr>
    </w:lvl>
    <w:lvl w:ilvl="7" w:tplc="04090019">
      <w:start w:val="1"/>
      <w:numFmt w:val="lowerLetter"/>
      <w:lvlText w:val="%8."/>
      <w:lvlJc w:val="left"/>
      <w:pPr>
        <w:ind w:left="6030" w:hanging="360"/>
      </w:pPr>
    </w:lvl>
    <w:lvl w:ilvl="8" w:tplc="0409001B">
      <w:start w:val="1"/>
      <w:numFmt w:val="lowerRoman"/>
      <w:lvlText w:val="%9."/>
      <w:lvlJc w:val="right"/>
      <w:pPr>
        <w:ind w:left="6750" w:hanging="180"/>
      </w:pPr>
    </w:lvl>
  </w:abstractNum>
  <w:abstractNum w:abstractNumId="40" w15:restartNumberingAfterBreak="0">
    <w:nsid w:val="78163065"/>
    <w:multiLevelType w:val="hybridMultilevel"/>
    <w:tmpl w:val="93024AD6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AB11D50"/>
    <w:multiLevelType w:val="hybridMultilevel"/>
    <w:tmpl w:val="B19C51BE"/>
    <w:lvl w:ilvl="0" w:tplc="CEDA083E">
      <w:start w:val="1"/>
      <w:numFmt w:val="lowerLetter"/>
      <w:lvlText w:val="%1."/>
      <w:lvlJc w:val="left"/>
      <w:pPr>
        <w:ind w:left="720" w:hanging="360"/>
      </w:pPr>
      <w:rPr>
        <w:rFonts w:hint="default"/>
        <w:w w:val="115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E455F4C"/>
    <w:multiLevelType w:val="hybridMultilevel"/>
    <w:tmpl w:val="DE46B916"/>
    <w:lvl w:ilvl="0" w:tplc="1758E65C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0"/>
  </w:num>
  <w:num w:numId="2">
    <w:abstractNumId w:val="22"/>
  </w:num>
  <w:num w:numId="3">
    <w:abstractNumId w:val="25"/>
  </w:num>
  <w:num w:numId="4">
    <w:abstractNumId w:val="0"/>
  </w:num>
  <w:num w:numId="5">
    <w:abstractNumId w:val="29"/>
  </w:num>
  <w:num w:numId="6">
    <w:abstractNumId w:val="42"/>
  </w:num>
  <w:num w:numId="7">
    <w:abstractNumId w:val="2"/>
  </w:num>
  <w:num w:numId="8">
    <w:abstractNumId w:val="9"/>
  </w:num>
  <w:num w:numId="9">
    <w:abstractNumId w:val="6"/>
  </w:num>
  <w:num w:numId="10">
    <w:abstractNumId w:val="34"/>
  </w:num>
  <w:num w:numId="11">
    <w:abstractNumId w:val="17"/>
  </w:num>
  <w:num w:numId="12">
    <w:abstractNumId w:val="3"/>
  </w:num>
  <w:num w:numId="13">
    <w:abstractNumId w:val="35"/>
  </w:num>
  <w:num w:numId="14">
    <w:abstractNumId w:val="1"/>
  </w:num>
  <w:num w:numId="15">
    <w:abstractNumId w:val="36"/>
  </w:num>
  <w:num w:numId="16">
    <w:abstractNumId w:val="32"/>
  </w:num>
  <w:num w:numId="17">
    <w:abstractNumId w:val="20"/>
  </w:num>
  <w:num w:numId="18">
    <w:abstractNumId w:val="31"/>
  </w:num>
  <w:num w:numId="19">
    <w:abstractNumId w:val="13"/>
  </w:num>
  <w:num w:numId="20">
    <w:abstractNumId w:val="23"/>
  </w:num>
  <w:num w:numId="21">
    <w:abstractNumId w:val="7"/>
  </w:num>
  <w:num w:numId="22">
    <w:abstractNumId w:val="15"/>
  </w:num>
  <w:num w:numId="23">
    <w:abstractNumId w:val="11"/>
  </w:num>
  <w:num w:numId="24">
    <w:abstractNumId w:val="19"/>
  </w:num>
  <w:num w:numId="25">
    <w:abstractNumId w:val="26"/>
  </w:num>
  <w:num w:numId="26">
    <w:abstractNumId w:val="21"/>
  </w:num>
  <w:num w:numId="27">
    <w:abstractNumId w:val="12"/>
  </w:num>
  <w:num w:numId="28">
    <w:abstractNumId w:val="4"/>
  </w:num>
  <w:num w:numId="29">
    <w:abstractNumId w:val="16"/>
  </w:num>
  <w:num w:numId="30">
    <w:abstractNumId w:val="27"/>
  </w:num>
  <w:num w:numId="31">
    <w:abstractNumId w:val="39"/>
  </w:num>
  <w:num w:numId="32">
    <w:abstractNumId w:val="38"/>
  </w:num>
  <w:num w:numId="33">
    <w:abstractNumId w:val="40"/>
  </w:num>
  <w:num w:numId="34">
    <w:abstractNumId w:val="39"/>
    <w:lvlOverride w:ilvl="0">
      <w:startOverride w:val="1"/>
    </w:lvlOverride>
  </w:num>
  <w:num w:numId="35">
    <w:abstractNumId w:val="39"/>
    <w:lvlOverride w:ilvl="0">
      <w:startOverride w:val="1"/>
    </w:lvlOverride>
  </w:num>
  <w:num w:numId="36">
    <w:abstractNumId w:val="33"/>
  </w:num>
  <w:num w:numId="3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28"/>
  </w:num>
  <w:num w:numId="39">
    <w:abstractNumId w:val="18"/>
  </w:num>
  <w:num w:numId="40">
    <w:abstractNumId w:val="30"/>
  </w:num>
  <w:num w:numId="41">
    <w:abstractNumId w:val="14"/>
  </w:num>
  <w:num w:numId="42">
    <w:abstractNumId w:val="5"/>
  </w:num>
  <w:num w:numId="43">
    <w:abstractNumId w:val="41"/>
  </w:num>
  <w:num w:numId="44">
    <w:abstractNumId w:val="37"/>
  </w:num>
  <w:num w:numId="45">
    <w:abstractNumId w:val="24"/>
  </w:num>
  <w:num w:numId="46">
    <w:abstractNumId w:val="8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hideSpellingErrors/>
  <w:proofState w:spelling="clean"/>
  <w:documentProtection w:edit="readOnly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12F40"/>
    <w:rsid w:val="000008AC"/>
    <w:rsid w:val="00000BC6"/>
    <w:rsid w:val="00001F67"/>
    <w:rsid w:val="0000276E"/>
    <w:rsid w:val="00003ABB"/>
    <w:rsid w:val="00003EE0"/>
    <w:rsid w:val="00004284"/>
    <w:rsid w:val="000046EE"/>
    <w:rsid w:val="000052EC"/>
    <w:rsid w:val="000056DA"/>
    <w:rsid w:val="0000676D"/>
    <w:rsid w:val="00007227"/>
    <w:rsid w:val="00010DAD"/>
    <w:rsid w:val="00011597"/>
    <w:rsid w:val="0001300B"/>
    <w:rsid w:val="0001304B"/>
    <w:rsid w:val="00013956"/>
    <w:rsid w:val="00014308"/>
    <w:rsid w:val="00015A0D"/>
    <w:rsid w:val="00015E1A"/>
    <w:rsid w:val="00015F35"/>
    <w:rsid w:val="00017C70"/>
    <w:rsid w:val="00017CAB"/>
    <w:rsid w:val="00021A02"/>
    <w:rsid w:val="00021E87"/>
    <w:rsid w:val="0002203C"/>
    <w:rsid w:val="00023ECB"/>
    <w:rsid w:val="000241EC"/>
    <w:rsid w:val="00024D17"/>
    <w:rsid w:val="0002738D"/>
    <w:rsid w:val="0003051E"/>
    <w:rsid w:val="000315F7"/>
    <w:rsid w:val="000317F1"/>
    <w:rsid w:val="00033F6E"/>
    <w:rsid w:val="00035F60"/>
    <w:rsid w:val="000369AA"/>
    <w:rsid w:val="0003730A"/>
    <w:rsid w:val="000374CA"/>
    <w:rsid w:val="00037F7C"/>
    <w:rsid w:val="000406E5"/>
    <w:rsid w:val="0004234E"/>
    <w:rsid w:val="00045216"/>
    <w:rsid w:val="00046AA7"/>
    <w:rsid w:val="00046EF2"/>
    <w:rsid w:val="00047131"/>
    <w:rsid w:val="0005174C"/>
    <w:rsid w:val="00054931"/>
    <w:rsid w:val="000550C9"/>
    <w:rsid w:val="00056D63"/>
    <w:rsid w:val="00057A79"/>
    <w:rsid w:val="00060158"/>
    <w:rsid w:val="00060DD5"/>
    <w:rsid w:val="000611DD"/>
    <w:rsid w:val="000618EA"/>
    <w:rsid w:val="0006194B"/>
    <w:rsid w:val="00063D08"/>
    <w:rsid w:val="00064BA3"/>
    <w:rsid w:val="00065BC3"/>
    <w:rsid w:val="00065C6B"/>
    <w:rsid w:val="00067B97"/>
    <w:rsid w:val="000712F0"/>
    <w:rsid w:val="000718AC"/>
    <w:rsid w:val="00071922"/>
    <w:rsid w:val="00072892"/>
    <w:rsid w:val="000734E1"/>
    <w:rsid w:val="00073CEE"/>
    <w:rsid w:val="00073E8B"/>
    <w:rsid w:val="00073EAD"/>
    <w:rsid w:val="0007433B"/>
    <w:rsid w:val="00075BA6"/>
    <w:rsid w:val="00076E81"/>
    <w:rsid w:val="00077D52"/>
    <w:rsid w:val="000821AB"/>
    <w:rsid w:val="00083AB6"/>
    <w:rsid w:val="0008431D"/>
    <w:rsid w:val="00084675"/>
    <w:rsid w:val="00085147"/>
    <w:rsid w:val="00085733"/>
    <w:rsid w:val="00086A6F"/>
    <w:rsid w:val="000872ED"/>
    <w:rsid w:val="000879BE"/>
    <w:rsid w:val="0009059A"/>
    <w:rsid w:val="000913AE"/>
    <w:rsid w:val="00091CE4"/>
    <w:rsid w:val="00091EA7"/>
    <w:rsid w:val="0009291D"/>
    <w:rsid w:val="00093707"/>
    <w:rsid w:val="0009668B"/>
    <w:rsid w:val="00096865"/>
    <w:rsid w:val="000A0073"/>
    <w:rsid w:val="000A3973"/>
    <w:rsid w:val="000A4BCE"/>
    <w:rsid w:val="000A5258"/>
    <w:rsid w:val="000A5458"/>
    <w:rsid w:val="000A67BC"/>
    <w:rsid w:val="000B044E"/>
    <w:rsid w:val="000B04A3"/>
    <w:rsid w:val="000B0A44"/>
    <w:rsid w:val="000B0EC7"/>
    <w:rsid w:val="000B2117"/>
    <w:rsid w:val="000B2274"/>
    <w:rsid w:val="000B32DF"/>
    <w:rsid w:val="000B3614"/>
    <w:rsid w:val="000B3867"/>
    <w:rsid w:val="000B433F"/>
    <w:rsid w:val="000B4349"/>
    <w:rsid w:val="000B4CD4"/>
    <w:rsid w:val="000B550D"/>
    <w:rsid w:val="000B5513"/>
    <w:rsid w:val="000B6865"/>
    <w:rsid w:val="000C05B0"/>
    <w:rsid w:val="000C1EF4"/>
    <w:rsid w:val="000C2E28"/>
    <w:rsid w:val="000C2F22"/>
    <w:rsid w:val="000C32EE"/>
    <w:rsid w:val="000C33DB"/>
    <w:rsid w:val="000C3805"/>
    <w:rsid w:val="000C4823"/>
    <w:rsid w:val="000C5468"/>
    <w:rsid w:val="000C601E"/>
    <w:rsid w:val="000C6E9E"/>
    <w:rsid w:val="000C73D4"/>
    <w:rsid w:val="000C7409"/>
    <w:rsid w:val="000D2EF3"/>
    <w:rsid w:val="000D3D90"/>
    <w:rsid w:val="000D3DAF"/>
    <w:rsid w:val="000D4165"/>
    <w:rsid w:val="000D4A06"/>
    <w:rsid w:val="000D5A2A"/>
    <w:rsid w:val="000D7BD0"/>
    <w:rsid w:val="000E025F"/>
    <w:rsid w:val="000E057C"/>
    <w:rsid w:val="000E2426"/>
    <w:rsid w:val="000E2C67"/>
    <w:rsid w:val="000E3900"/>
    <w:rsid w:val="000E3F26"/>
    <w:rsid w:val="000E3FDE"/>
    <w:rsid w:val="000E43F2"/>
    <w:rsid w:val="000E508D"/>
    <w:rsid w:val="000E5D31"/>
    <w:rsid w:val="000E6ADE"/>
    <w:rsid w:val="000E6D24"/>
    <w:rsid w:val="000E6EB2"/>
    <w:rsid w:val="000E700E"/>
    <w:rsid w:val="000E7EB2"/>
    <w:rsid w:val="000F0948"/>
    <w:rsid w:val="000F3145"/>
    <w:rsid w:val="000F7054"/>
    <w:rsid w:val="001007D1"/>
    <w:rsid w:val="00101BCD"/>
    <w:rsid w:val="001022B6"/>
    <w:rsid w:val="001025EC"/>
    <w:rsid w:val="00102708"/>
    <w:rsid w:val="00103F62"/>
    <w:rsid w:val="0010415C"/>
    <w:rsid w:val="00105C5D"/>
    <w:rsid w:val="001060DC"/>
    <w:rsid w:val="00107B2B"/>
    <w:rsid w:val="0011021D"/>
    <w:rsid w:val="00112D01"/>
    <w:rsid w:val="0011352B"/>
    <w:rsid w:val="001163FC"/>
    <w:rsid w:val="0011655B"/>
    <w:rsid w:val="00117193"/>
    <w:rsid w:val="001172D9"/>
    <w:rsid w:val="001177C1"/>
    <w:rsid w:val="00120BA6"/>
    <w:rsid w:val="00120FC8"/>
    <w:rsid w:val="0012153D"/>
    <w:rsid w:val="0012199F"/>
    <w:rsid w:val="00121D5F"/>
    <w:rsid w:val="001221C2"/>
    <w:rsid w:val="00123437"/>
    <w:rsid w:val="00123E66"/>
    <w:rsid w:val="00124417"/>
    <w:rsid w:val="00124E87"/>
    <w:rsid w:val="00126351"/>
    <w:rsid w:val="00127C8A"/>
    <w:rsid w:val="00131E51"/>
    <w:rsid w:val="00131F9E"/>
    <w:rsid w:val="00132060"/>
    <w:rsid w:val="00132791"/>
    <w:rsid w:val="00132C60"/>
    <w:rsid w:val="001331F6"/>
    <w:rsid w:val="00133319"/>
    <w:rsid w:val="00133401"/>
    <w:rsid w:val="00133C1C"/>
    <w:rsid w:val="001346E5"/>
    <w:rsid w:val="00135952"/>
    <w:rsid w:val="001369C7"/>
    <w:rsid w:val="001373A6"/>
    <w:rsid w:val="00137E22"/>
    <w:rsid w:val="001406FD"/>
    <w:rsid w:val="00140950"/>
    <w:rsid w:val="0014248B"/>
    <w:rsid w:val="001430CB"/>
    <w:rsid w:val="0014314C"/>
    <w:rsid w:val="00143EDB"/>
    <w:rsid w:val="001440FD"/>
    <w:rsid w:val="001453EA"/>
    <w:rsid w:val="00146FB7"/>
    <w:rsid w:val="00147138"/>
    <w:rsid w:val="001478AA"/>
    <w:rsid w:val="00147C09"/>
    <w:rsid w:val="0015006D"/>
    <w:rsid w:val="0015025A"/>
    <w:rsid w:val="00156EBD"/>
    <w:rsid w:val="00157013"/>
    <w:rsid w:val="001604BE"/>
    <w:rsid w:val="001617B4"/>
    <w:rsid w:val="00161B9D"/>
    <w:rsid w:val="001627E3"/>
    <w:rsid w:val="00162C35"/>
    <w:rsid w:val="00162CEE"/>
    <w:rsid w:val="00163142"/>
    <w:rsid w:val="00165B3B"/>
    <w:rsid w:val="00166566"/>
    <w:rsid w:val="00166D71"/>
    <w:rsid w:val="00170E08"/>
    <w:rsid w:val="00171FAA"/>
    <w:rsid w:val="00173D4A"/>
    <w:rsid w:val="00174688"/>
    <w:rsid w:val="0017484B"/>
    <w:rsid w:val="00176230"/>
    <w:rsid w:val="001765F5"/>
    <w:rsid w:val="001768E1"/>
    <w:rsid w:val="00176D69"/>
    <w:rsid w:val="00176D6C"/>
    <w:rsid w:val="00180280"/>
    <w:rsid w:val="00180371"/>
    <w:rsid w:val="00180E36"/>
    <w:rsid w:val="00183039"/>
    <w:rsid w:val="001833E3"/>
    <w:rsid w:val="001843D8"/>
    <w:rsid w:val="00190BD4"/>
    <w:rsid w:val="00191DDB"/>
    <w:rsid w:val="00196BE1"/>
    <w:rsid w:val="00197221"/>
    <w:rsid w:val="001976F1"/>
    <w:rsid w:val="00197AAD"/>
    <w:rsid w:val="00197FF2"/>
    <w:rsid w:val="001A174D"/>
    <w:rsid w:val="001A2680"/>
    <w:rsid w:val="001A28F6"/>
    <w:rsid w:val="001A356B"/>
    <w:rsid w:val="001A5C93"/>
    <w:rsid w:val="001A74CB"/>
    <w:rsid w:val="001B0B70"/>
    <w:rsid w:val="001B214F"/>
    <w:rsid w:val="001B3CE1"/>
    <w:rsid w:val="001B59AA"/>
    <w:rsid w:val="001B63D8"/>
    <w:rsid w:val="001B6E9C"/>
    <w:rsid w:val="001C1470"/>
    <w:rsid w:val="001C1E0A"/>
    <w:rsid w:val="001C280C"/>
    <w:rsid w:val="001C2E1D"/>
    <w:rsid w:val="001C3006"/>
    <w:rsid w:val="001C3E79"/>
    <w:rsid w:val="001C3FED"/>
    <w:rsid w:val="001C447A"/>
    <w:rsid w:val="001C58B5"/>
    <w:rsid w:val="001C5FA9"/>
    <w:rsid w:val="001C647B"/>
    <w:rsid w:val="001C7692"/>
    <w:rsid w:val="001D0002"/>
    <w:rsid w:val="001D0691"/>
    <w:rsid w:val="001D0731"/>
    <w:rsid w:val="001D167E"/>
    <w:rsid w:val="001D199A"/>
    <w:rsid w:val="001D1E8E"/>
    <w:rsid w:val="001D3BC5"/>
    <w:rsid w:val="001D48F7"/>
    <w:rsid w:val="001D4B71"/>
    <w:rsid w:val="001D633F"/>
    <w:rsid w:val="001D6D54"/>
    <w:rsid w:val="001E0BD9"/>
    <w:rsid w:val="001E3852"/>
    <w:rsid w:val="001E3CE7"/>
    <w:rsid w:val="001E547C"/>
    <w:rsid w:val="001E5727"/>
    <w:rsid w:val="001E6400"/>
    <w:rsid w:val="001F058C"/>
    <w:rsid w:val="001F17DC"/>
    <w:rsid w:val="001F2ACF"/>
    <w:rsid w:val="001F2DD3"/>
    <w:rsid w:val="001F37CB"/>
    <w:rsid w:val="001F37D9"/>
    <w:rsid w:val="001F380A"/>
    <w:rsid w:val="001F3C9F"/>
    <w:rsid w:val="001F47D9"/>
    <w:rsid w:val="001F7252"/>
    <w:rsid w:val="001F779F"/>
    <w:rsid w:val="001F7967"/>
    <w:rsid w:val="001F7C52"/>
    <w:rsid w:val="001F7F45"/>
    <w:rsid w:val="001F7FD9"/>
    <w:rsid w:val="00200EBB"/>
    <w:rsid w:val="002010CC"/>
    <w:rsid w:val="002040F3"/>
    <w:rsid w:val="00205B0C"/>
    <w:rsid w:val="0021041B"/>
    <w:rsid w:val="00210E30"/>
    <w:rsid w:val="00213452"/>
    <w:rsid w:val="00213F44"/>
    <w:rsid w:val="002143CA"/>
    <w:rsid w:val="002146DF"/>
    <w:rsid w:val="00215873"/>
    <w:rsid w:val="00216483"/>
    <w:rsid w:val="00216556"/>
    <w:rsid w:val="00216970"/>
    <w:rsid w:val="00216E7D"/>
    <w:rsid w:val="00220D0C"/>
    <w:rsid w:val="00221190"/>
    <w:rsid w:val="002226AB"/>
    <w:rsid w:val="0022292E"/>
    <w:rsid w:val="00224F12"/>
    <w:rsid w:val="00225955"/>
    <w:rsid w:val="00225993"/>
    <w:rsid w:val="00225A39"/>
    <w:rsid w:val="00225E25"/>
    <w:rsid w:val="002277F0"/>
    <w:rsid w:val="00230906"/>
    <w:rsid w:val="00230E8A"/>
    <w:rsid w:val="00231584"/>
    <w:rsid w:val="00231A9D"/>
    <w:rsid w:val="00232834"/>
    <w:rsid w:val="00233C5A"/>
    <w:rsid w:val="00234D2E"/>
    <w:rsid w:val="00237E0D"/>
    <w:rsid w:val="0024103E"/>
    <w:rsid w:val="00243838"/>
    <w:rsid w:val="0024390D"/>
    <w:rsid w:val="00243DA0"/>
    <w:rsid w:val="00245B5F"/>
    <w:rsid w:val="00246A16"/>
    <w:rsid w:val="0024799A"/>
    <w:rsid w:val="00250C23"/>
    <w:rsid w:val="0025248E"/>
    <w:rsid w:val="002524F2"/>
    <w:rsid w:val="00253096"/>
    <w:rsid w:val="002533B4"/>
    <w:rsid w:val="00253A16"/>
    <w:rsid w:val="00253CC7"/>
    <w:rsid w:val="00254C9E"/>
    <w:rsid w:val="002571BC"/>
    <w:rsid w:val="002601D2"/>
    <w:rsid w:val="00260D59"/>
    <w:rsid w:val="00261CE6"/>
    <w:rsid w:val="00263D8A"/>
    <w:rsid w:val="00264063"/>
    <w:rsid w:val="002652D8"/>
    <w:rsid w:val="002659F3"/>
    <w:rsid w:val="002721BD"/>
    <w:rsid w:val="002722F3"/>
    <w:rsid w:val="0027241B"/>
    <w:rsid w:val="00273970"/>
    <w:rsid w:val="00273AFF"/>
    <w:rsid w:val="0027551F"/>
    <w:rsid w:val="00276573"/>
    <w:rsid w:val="0027659A"/>
    <w:rsid w:val="0028465F"/>
    <w:rsid w:val="00284667"/>
    <w:rsid w:val="00286270"/>
    <w:rsid w:val="00286CD4"/>
    <w:rsid w:val="00287DC9"/>
    <w:rsid w:val="00290579"/>
    <w:rsid w:val="00290F50"/>
    <w:rsid w:val="002924FB"/>
    <w:rsid w:val="002943FB"/>
    <w:rsid w:val="00295880"/>
    <w:rsid w:val="00295F31"/>
    <w:rsid w:val="002974F1"/>
    <w:rsid w:val="002A0C75"/>
    <w:rsid w:val="002A1B55"/>
    <w:rsid w:val="002A268A"/>
    <w:rsid w:val="002A2FAA"/>
    <w:rsid w:val="002A333A"/>
    <w:rsid w:val="002A4175"/>
    <w:rsid w:val="002A514E"/>
    <w:rsid w:val="002A7362"/>
    <w:rsid w:val="002A7823"/>
    <w:rsid w:val="002B0DD9"/>
    <w:rsid w:val="002B25C4"/>
    <w:rsid w:val="002B2A97"/>
    <w:rsid w:val="002B3AEF"/>
    <w:rsid w:val="002B3BC3"/>
    <w:rsid w:val="002B419D"/>
    <w:rsid w:val="002B458C"/>
    <w:rsid w:val="002B49BD"/>
    <w:rsid w:val="002B5B4F"/>
    <w:rsid w:val="002B5C33"/>
    <w:rsid w:val="002C014C"/>
    <w:rsid w:val="002C0C44"/>
    <w:rsid w:val="002C0D7E"/>
    <w:rsid w:val="002C24B8"/>
    <w:rsid w:val="002C2502"/>
    <w:rsid w:val="002C3E39"/>
    <w:rsid w:val="002C426F"/>
    <w:rsid w:val="002C621D"/>
    <w:rsid w:val="002D029D"/>
    <w:rsid w:val="002D492B"/>
    <w:rsid w:val="002D6B56"/>
    <w:rsid w:val="002D7D6E"/>
    <w:rsid w:val="002D7DF6"/>
    <w:rsid w:val="002E03C4"/>
    <w:rsid w:val="002E09D0"/>
    <w:rsid w:val="002E126B"/>
    <w:rsid w:val="002E235A"/>
    <w:rsid w:val="002E24F6"/>
    <w:rsid w:val="002E2AEE"/>
    <w:rsid w:val="002E3B8B"/>
    <w:rsid w:val="002E43D0"/>
    <w:rsid w:val="002E525E"/>
    <w:rsid w:val="002E6445"/>
    <w:rsid w:val="002E6EF1"/>
    <w:rsid w:val="002E7064"/>
    <w:rsid w:val="002E7D9C"/>
    <w:rsid w:val="002F02CB"/>
    <w:rsid w:val="002F0DA2"/>
    <w:rsid w:val="002F194E"/>
    <w:rsid w:val="002F239F"/>
    <w:rsid w:val="002F32D1"/>
    <w:rsid w:val="002F3876"/>
    <w:rsid w:val="002F41B2"/>
    <w:rsid w:val="002F4388"/>
    <w:rsid w:val="002F5330"/>
    <w:rsid w:val="002F5693"/>
    <w:rsid w:val="002F635E"/>
    <w:rsid w:val="002F6618"/>
    <w:rsid w:val="002F7BD5"/>
    <w:rsid w:val="002F7BDA"/>
    <w:rsid w:val="00301950"/>
    <w:rsid w:val="00301F88"/>
    <w:rsid w:val="0030212B"/>
    <w:rsid w:val="00302507"/>
    <w:rsid w:val="0030279C"/>
    <w:rsid w:val="00302F01"/>
    <w:rsid w:val="0030398B"/>
    <w:rsid w:val="00305712"/>
    <w:rsid w:val="00306562"/>
    <w:rsid w:val="00306862"/>
    <w:rsid w:val="00306A9C"/>
    <w:rsid w:val="0030720A"/>
    <w:rsid w:val="00311244"/>
    <w:rsid w:val="00312007"/>
    <w:rsid w:val="003123AF"/>
    <w:rsid w:val="00312B5A"/>
    <w:rsid w:val="003165A0"/>
    <w:rsid w:val="00316F01"/>
    <w:rsid w:val="00320EB6"/>
    <w:rsid w:val="00321079"/>
    <w:rsid w:val="0032107B"/>
    <w:rsid w:val="00321770"/>
    <w:rsid w:val="003225B7"/>
    <w:rsid w:val="0032394D"/>
    <w:rsid w:val="00323BEA"/>
    <w:rsid w:val="00326951"/>
    <w:rsid w:val="00326BCE"/>
    <w:rsid w:val="0032706F"/>
    <w:rsid w:val="00327601"/>
    <w:rsid w:val="00330D9C"/>
    <w:rsid w:val="00331F1F"/>
    <w:rsid w:val="00333018"/>
    <w:rsid w:val="00334590"/>
    <w:rsid w:val="003375D5"/>
    <w:rsid w:val="00340011"/>
    <w:rsid w:val="0034131B"/>
    <w:rsid w:val="00342711"/>
    <w:rsid w:val="00343111"/>
    <w:rsid w:val="0034331E"/>
    <w:rsid w:val="0034359E"/>
    <w:rsid w:val="003444FE"/>
    <w:rsid w:val="00345FC5"/>
    <w:rsid w:val="00346179"/>
    <w:rsid w:val="00347C82"/>
    <w:rsid w:val="00350709"/>
    <w:rsid w:val="003522DB"/>
    <w:rsid w:val="00352646"/>
    <w:rsid w:val="003533B8"/>
    <w:rsid w:val="00353DD0"/>
    <w:rsid w:val="003549C9"/>
    <w:rsid w:val="00355869"/>
    <w:rsid w:val="00356DAA"/>
    <w:rsid w:val="00356DFF"/>
    <w:rsid w:val="0035705C"/>
    <w:rsid w:val="00357BA2"/>
    <w:rsid w:val="00362236"/>
    <w:rsid w:val="00363ECC"/>
    <w:rsid w:val="003651F8"/>
    <w:rsid w:val="003654C2"/>
    <w:rsid w:val="003663FD"/>
    <w:rsid w:val="00366D04"/>
    <w:rsid w:val="00366D72"/>
    <w:rsid w:val="0037007A"/>
    <w:rsid w:val="00370944"/>
    <w:rsid w:val="00371DC4"/>
    <w:rsid w:val="00372878"/>
    <w:rsid w:val="00372943"/>
    <w:rsid w:val="0037386A"/>
    <w:rsid w:val="00373A8B"/>
    <w:rsid w:val="00373B4B"/>
    <w:rsid w:val="00376B5E"/>
    <w:rsid w:val="00380B99"/>
    <w:rsid w:val="00382E0F"/>
    <w:rsid w:val="0038360F"/>
    <w:rsid w:val="003851FB"/>
    <w:rsid w:val="00385DCC"/>
    <w:rsid w:val="00385ED8"/>
    <w:rsid w:val="00386543"/>
    <w:rsid w:val="0038688A"/>
    <w:rsid w:val="00386C7B"/>
    <w:rsid w:val="003873F8"/>
    <w:rsid w:val="00390286"/>
    <w:rsid w:val="00390F31"/>
    <w:rsid w:val="00391127"/>
    <w:rsid w:val="0039187A"/>
    <w:rsid w:val="00391C9D"/>
    <w:rsid w:val="00392113"/>
    <w:rsid w:val="00392AB7"/>
    <w:rsid w:val="003973E3"/>
    <w:rsid w:val="00397EA5"/>
    <w:rsid w:val="003A14AF"/>
    <w:rsid w:val="003A22A4"/>
    <w:rsid w:val="003A2303"/>
    <w:rsid w:val="003A35BA"/>
    <w:rsid w:val="003A3938"/>
    <w:rsid w:val="003A4404"/>
    <w:rsid w:val="003A63BE"/>
    <w:rsid w:val="003A7C26"/>
    <w:rsid w:val="003B00D8"/>
    <w:rsid w:val="003B0378"/>
    <w:rsid w:val="003B27D5"/>
    <w:rsid w:val="003B399C"/>
    <w:rsid w:val="003B6955"/>
    <w:rsid w:val="003B72EA"/>
    <w:rsid w:val="003C04DF"/>
    <w:rsid w:val="003C077E"/>
    <w:rsid w:val="003C08AF"/>
    <w:rsid w:val="003C0D71"/>
    <w:rsid w:val="003C2BB1"/>
    <w:rsid w:val="003C2D21"/>
    <w:rsid w:val="003C2F6B"/>
    <w:rsid w:val="003C6064"/>
    <w:rsid w:val="003D0144"/>
    <w:rsid w:val="003D0280"/>
    <w:rsid w:val="003D03E6"/>
    <w:rsid w:val="003D1218"/>
    <w:rsid w:val="003D2C70"/>
    <w:rsid w:val="003D35FC"/>
    <w:rsid w:val="003D48DA"/>
    <w:rsid w:val="003D4C27"/>
    <w:rsid w:val="003D5138"/>
    <w:rsid w:val="003D6545"/>
    <w:rsid w:val="003D713A"/>
    <w:rsid w:val="003E012F"/>
    <w:rsid w:val="003E05A1"/>
    <w:rsid w:val="003E0EC8"/>
    <w:rsid w:val="003E1B90"/>
    <w:rsid w:val="003E3312"/>
    <w:rsid w:val="003E39CB"/>
    <w:rsid w:val="003E4C95"/>
    <w:rsid w:val="003E647D"/>
    <w:rsid w:val="003E6741"/>
    <w:rsid w:val="003F110A"/>
    <w:rsid w:val="003F2855"/>
    <w:rsid w:val="003F3ED2"/>
    <w:rsid w:val="003F3ED5"/>
    <w:rsid w:val="003F42BB"/>
    <w:rsid w:val="003F51FF"/>
    <w:rsid w:val="003F5D5B"/>
    <w:rsid w:val="003F5EC6"/>
    <w:rsid w:val="003F6F34"/>
    <w:rsid w:val="003F7BEE"/>
    <w:rsid w:val="003F7CC9"/>
    <w:rsid w:val="003F7E7C"/>
    <w:rsid w:val="00400BD4"/>
    <w:rsid w:val="0040177A"/>
    <w:rsid w:val="00403A67"/>
    <w:rsid w:val="00405971"/>
    <w:rsid w:val="00405D02"/>
    <w:rsid w:val="00406FD1"/>
    <w:rsid w:val="004102EE"/>
    <w:rsid w:val="00411FB9"/>
    <w:rsid w:val="0041216C"/>
    <w:rsid w:val="004133ED"/>
    <w:rsid w:val="00415B23"/>
    <w:rsid w:val="0041661B"/>
    <w:rsid w:val="0041700D"/>
    <w:rsid w:val="0042077B"/>
    <w:rsid w:val="00420C63"/>
    <w:rsid w:val="00421F50"/>
    <w:rsid w:val="00421FAE"/>
    <w:rsid w:val="004234F1"/>
    <w:rsid w:val="00423B57"/>
    <w:rsid w:val="00423EDC"/>
    <w:rsid w:val="00424288"/>
    <w:rsid w:val="00424AAF"/>
    <w:rsid w:val="0042531F"/>
    <w:rsid w:val="0042584E"/>
    <w:rsid w:val="00425FCA"/>
    <w:rsid w:val="0042610A"/>
    <w:rsid w:val="0043027F"/>
    <w:rsid w:val="00431F8A"/>
    <w:rsid w:val="00432108"/>
    <w:rsid w:val="004326A4"/>
    <w:rsid w:val="00432AB8"/>
    <w:rsid w:val="00433937"/>
    <w:rsid w:val="00434397"/>
    <w:rsid w:val="0044088B"/>
    <w:rsid w:val="0044141E"/>
    <w:rsid w:val="0044270C"/>
    <w:rsid w:val="0044323A"/>
    <w:rsid w:val="004441B0"/>
    <w:rsid w:val="004442E1"/>
    <w:rsid w:val="0044531D"/>
    <w:rsid w:val="00445919"/>
    <w:rsid w:val="00451295"/>
    <w:rsid w:val="00452662"/>
    <w:rsid w:val="00453786"/>
    <w:rsid w:val="00453B21"/>
    <w:rsid w:val="0045437D"/>
    <w:rsid w:val="0045517E"/>
    <w:rsid w:val="004579C5"/>
    <w:rsid w:val="00457C75"/>
    <w:rsid w:val="00460D48"/>
    <w:rsid w:val="0046175A"/>
    <w:rsid w:val="004618BF"/>
    <w:rsid w:val="00461E0A"/>
    <w:rsid w:val="004649CB"/>
    <w:rsid w:val="00464C30"/>
    <w:rsid w:val="00466759"/>
    <w:rsid w:val="00466B06"/>
    <w:rsid w:val="00467624"/>
    <w:rsid w:val="00467676"/>
    <w:rsid w:val="00470BD6"/>
    <w:rsid w:val="004712A2"/>
    <w:rsid w:val="00471C0B"/>
    <w:rsid w:val="004730CE"/>
    <w:rsid w:val="00473B43"/>
    <w:rsid w:val="00474181"/>
    <w:rsid w:val="00474356"/>
    <w:rsid w:val="004751D7"/>
    <w:rsid w:val="00480639"/>
    <w:rsid w:val="00481DF9"/>
    <w:rsid w:val="004856F4"/>
    <w:rsid w:val="00485FB4"/>
    <w:rsid w:val="004861F0"/>
    <w:rsid w:val="004862A5"/>
    <w:rsid w:val="004871CD"/>
    <w:rsid w:val="00491A7A"/>
    <w:rsid w:val="004944D4"/>
    <w:rsid w:val="00496032"/>
    <w:rsid w:val="00497020"/>
    <w:rsid w:val="004A02F7"/>
    <w:rsid w:val="004A12D3"/>
    <w:rsid w:val="004A23D2"/>
    <w:rsid w:val="004A3C26"/>
    <w:rsid w:val="004A3CEB"/>
    <w:rsid w:val="004A441B"/>
    <w:rsid w:val="004A55B1"/>
    <w:rsid w:val="004A5C69"/>
    <w:rsid w:val="004A6C84"/>
    <w:rsid w:val="004B009D"/>
    <w:rsid w:val="004B1F39"/>
    <w:rsid w:val="004B22CF"/>
    <w:rsid w:val="004B24F9"/>
    <w:rsid w:val="004B2AEC"/>
    <w:rsid w:val="004B2E54"/>
    <w:rsid w:val="004B2E98"/>
    <w:rsid w:val="004B3203"/>
    <w:rsid w:val="004B377A"/>
    <w:rsid w:val="004B42E1"/>
    <w:rsid w:val="004B52C1"/>
    <w:rsid w:val="004B5870"/>
    <w:rsid w:val="004B5FCC"/>
    <w:rsid w:val="004B608A"/>
    <w:rsid w:val="004B6671"/>
    <w:rsid w:val="004B7101"/>
    <w:rsid w:val="004B7410"/>
    <w:rsid w:val="004B75A1"/>
    <w:rsid w:val="004C2292"/>
    <w:rsid w:val="004C2FAB"/>
    <w:rsid w:val="004C371D"/>
    <w:rsid w:val="004C4C15"/>
    <w:rsid w:val="004C6D98"/>
    <w:rsid w:val="004C7C42"/>
    <w:rsid w:val="004D033D"/>
    <w:rsid w:val="004D2A79"/>
    <w:rsid w:val="004D3A03"/>
    <w:rsid w:val="004D3B9C"/>
    <w:rsid w:val="004D4842"/>
    <w:rsid w:val="004D5833"/>
    <w:rsid w:val="004D59D1"/>
    <w:rsid w:val="004D5BB7"/>
    <w:rsid w:val="004D6370"/>
    <w:rsid w:val="004D7033"/>
    <w:rsid w:val="004E01F8"/>
    <w:rsid w:val="004E2A22"/>
    <w:rsid w:val="004E314C"/>
    <w:rsid w:val="004E39E7"/>
    <w:rsid w:val="004E4049"/>
    <w:rsid w:val="004E6149"/>
    <w:rsid w:val="004E61C1"/>
    <w:rsid w:val="004E76A9"/>
    <w:rsid w:val="004E79BA"/>
    <w:rsid w:val="004F03BC"/>
    <w:rsid w:val="004F06F5"/>
    <w:rsid w:val="004F14CC"/>
    <w:rsid w:val="004F249E"/>
    <w:rsid w:val="004F26AA"/>
    <w:rsid w:val="004F2836"/>
    <w:rsid w:val="004F43E3"/>
    <w:rsid w:val="004F65FF"/>
    <w:rsid w:val="004F6AED"/>
    <w:rsid w:val="004F6D29"/>
    <w:rsid w:val="004F761F"/>
    <w:rsid w:val="0050050F"/>
    <w:rsid w:val="00500BEF"/>
    <w:rsid w:val="00502D1E"/>
    <w:rsid w:val="00503465"/>
    <w:rsid w:val="005040B1"/>
    <w:rsid w:val="005041C7"/>
    <w:rsid w:val="00504CCD"/>
    <w:rsid w:val="0050549F"/>
    <w:rsid w:val="005058CA"/>
    <w:rsid w:val="005073ED"/>
    <w:rsid w:val="00507715"/>
    <w:rsid w:val="0051093E"/>
    <w:rsid w:val="005113B5"/>
    <w:rsid w:val="0051319B"/>
    <w:rsid w:val="00513B79"/>
    <w:rsid w:val="005147C9"/>
    <w:rsid w:val="00515AF4"/>
    <w:rsid w:val="00515F08"/>
    <w:rsid w:val="00516DC3"/>
    <w:rsid w:val="0051729C"/>
    <w:rsid w:val="00517424"/>
    <w:rsid w:val="00521B34"/>
    <w:rsid w:val="00522600"/>
    <w:rsid w:val="0052341A"/>
    <w:rsid w:val="005237B8"/>
    <w:rsid w:val="00523B71"/>
    <w:rsid w:val="00523E59"/>
    <w:rsid w:val="0052543C"/>
    <w:rsid w:val="00527F82"/>
    <w:rsid w:val="0053322F"/>
    <w:rsid w:val="00534405"/>
    <w:rsid w:val="00535024"/>
    <w:rsid w:val="005353D1"/>
    <w:rsid w:val="0053574E"/>
    <w:rsid w:val="00535D78"/>
    <w:rsid w:val="005360CE"/>
    <w:rsid w:val="00536964"/>
    <w:rsid w:val="005369F5"/>
    <w:rsid w:val="00537601"/>
    <w:rsid w:val="005405F3"/>
    <w:rsid w:val="00540652"/>
    <w:rsid w:val="00540A72"/>
    <w:rsid w:val="00542B4A"/>
    <w:rsid w:val="00543300"/>
    <w:rsid w:val="005435D4"/>
    <w:rsid w:val="00544316"/>
    <w:rsid w:val="00544760"/>
    <w:rsid w:val="00544BCD"/>
    <w:rsid w:val="00544CC7"/>
    <w:rsid w:val="00545216"/>
    <w:rsid w:val="00545353"/>
    <w:rsid w:val="00547B66"/>
    <w:rsid w:val="00547C26"/>
    <w:rsid w:val="00547F2C"/>
    <w:rsid w:val="0055036A"/>
    <w:rsid w:val="005509BD"/>
    <w:rsid w:val="00551BD4"/>
    <w:rsid w:val="00554A00"/>
    <w:rsid w:val="00554F13"/>
    <w:rsid w:val="005568C8"/>
    <w:rsid w:val="00557CAC"/>
    <w:rsid w:val="00560102"/>
    <w:rsid w:val="005605BC"/>
    <w:rsid w:val="0056107B"/>
    <w:rsid w:val="0056162E"/>
    <w:rsid w:val="00561BDD"/>
    <w:rsid w:val="00561F7A"/>
    <w:rsid w:val="00570072"/>
    <w:rsid w:val="00571DED"/>
    <w:rsid w:val="005725C8"/>
    <w:rsid w:val="0057389E"/>
    <w:rsid w:val="00574C15"/>
    <w:rsid w:val="00576C6D"/>
    <w:rsid w:val="00576CC7"/>
    <w:rsid w:val="0057701E"/>
    <w:rsid w:val="005774D4"/>
    <w:rsid w:val="00580544"/>
    <w:rsid w:val="00580CD7"/>
    <w:rsid w:val="00582996"/>
    <w:rsid w:val="00582A0A"/>
    <w:rsid w:val="00583B26"/>
    <w:rsid w:val="00583D8F"/>
    <w:rsid w:val="00586901"/>
    <w:rsid w:val="00586A34"/>
    <w:rsid w:val="00590150"/>
    <w:rsid w:val="00590685"/>
    <w:rsid w:val="005916FD"/>
    <w:rsid w:val="00592CF1"/>
    <w:rsid w:val="00594390"/>
    <w:rsid w:val="005948A5"/>
    <w:rsid w:val="00595EDA"/>
    <w:rsid w:val="00596F6A"/>
    <w:rsid w:val="00597513"/>
    <w:rsid w:val="00597D71"/>
    <w:rsid w:val="005A0621"/>
    <w:rsid w:val="005A41C7"/>
    <w:rsid w:val="005A4529"/>
    <w:rsid w:val="005A60C8"/>
    <w:rsid w:val="005A6712"/>
    <w:rsid w:val="005A6F17"/>
    <w:rsid w:val="005A71D5"/>
    <w:rsid w:val="005A7F41"/>
    <w:rsid w:val="005B0A27"/>
    <w:rsid w:val="005B17F6"/>
    <w:rsid w:val="005B2AF1"/>
    <w:rsid w:val="005B39F2"/>
    <w:rsid w:val="005B4595"/>
    <w:rsid w:val="005B5BD7"/>
    <w:rsid w:val="005B69C5"/>
    <w:rsid w:val="005B6E46"/>
    <w:rsid w:val="005B7E63"/>
    <w:rsid w:val="005C08B5"/>
    <w:rsid w:val="005C0B05"/>
    <w:rsid w:val="005C1583"/>
    <w:rsid w:val="005C22AB"/>
    <w:rsid w:val="005C47BF"/>
    <w:rsid w:val="005C4D54"/>
    <w:rsid w:val="005C5ED3"/>
    <w:rsid w:val="005C7020"/>
    <w:rsid w:val="005C7150"/>
    <w:rsid w:val="005C7324"/>
    <w:rsid w:val="005D0BBB"/>
    <w:rsid w:val="005D2923"/>
    <w:rsid w:val="005D335B"/>
    <w:rsid w:val="005D3438"/>
    <w:rsid w:val="005D4378"/>
    <w:rsid w:val="005D5CA2"/>
    <w:rsid w:val="005D6135"/>
    <w:rsid w:val="005D64A2"/>
    <w:rsid w:val="005D68C5"/>
    <w:rsid w:val="005D7390"/>
    <w:rsid w:val="005E1973"/>
    <w:rsid w:val="005E1C96"/>
    <w:rsid w:val="005E280A"/>
    <w:rsid w:val="005E35EC"/>
    <w:rsid w:val="005E555A"/>
    <w:rsid w:val="005E6596"/>
    <w:rsid w:val="005E66D0"/>
    <w:rsid w:val="005E7253"/>
    <w:rsid w:val="005E7FCE"/>
    <w:rsid w:val="005F0AB9"/>
    <w:rsid w:val="005F1368"/>
    <w:rsid w:val="005F26A3"/>
    <w:rsid w:val="005F3D11"/>
    <w:rsid w:val="005F475C"/>
    <w:rsid w:val="005F47B0"/>
    <w:rsid w:val="005F58BF"/>
    <w:rsid w:val="005F6F5C"/>
    <w:rsid w:val="00601D43"/>
    <w:rsid w:val="00601E3B"/>
    <w:rsid w:val="00605665"/>
    <w:rsid w:val="00605B8E"/>
    <w:rsid w:val="0060792A"/>
    <w:rsid w:val="00610541"/>
    <w:rsid w:val="00611362"/>
    <w:rsid w:val="0061374D"/>
    <w:rsid w:val="00614727"/>
    <w:rsid w:val="00614ABC"/>
    <w:rsid w:val="006158D6"/>
    <w:rsid w:val="006162DE"/>
    <w:rsid w:val="00616C0A"/>
    <w:rsid w:val="0062333C"/>
    <w:rsid w:val="00624A8B"/>
    <w:rsid w:val="00624BA9"/>
    <w:rsid w:val="00626051"/>
    <w:rsid w:val="0062653F"/>
    <w:rsid w:val="00626D82"/>
    <w:rsid w:val="006304F8"/>
    <w:rsid w:val="00630BD7"/>
    <w:rsid w:val="00630FCA"/>
    <w:rsid w:val="00631187"/>
    <w:rsid w:val="00631410"/>
    <w:rsid w:val="00631706"/>
    <w:rsid w:val="006318CD"/>
    <w:rsid w:val="00631B42"/>
    <w:rsid w:val="006350EE"/>
    <w:rsid w:val="00635640"/>
    <w:rsid w:val="00635861"/>
    <w:rsid w:val="00636DE0"/>
    <w:rsid w:val="0064120B"/>
    <w:rsid w:val="00642A23"/>
    <w:rsid w:val="00643C5E"/>
    <w:rsid w:val="00644F53"/>
    <w:rsid w:val="006456AB"/>
    <w:rsid w:val="00645AF8"/>
    <w:rsid w:val="00645B70"/>
    <w:rsid w:val="00645EAD"/>
    <w:rsid w:val="00647B05"/>
    <w:rsid w:val="00651186"/>
    <w:rsid w:val="00652397"/>
    <w:rsid w:val="00652AA5"/>
    <w:rsid w:val="00653B35"/>
    <w:rsid w:val="0065456A"/>
    <w:rsid w:val="0065457B"/>
    <w:rsid w:val="00655611"/>
    <w:rsid w:val="00655907"/>
    <w:rsid w:val="0065787C"/>
    <w:rsid w:val="006625AE"/>
    <w:rsid w:val="00665950"/>
    <w:rsid w:val="00666174"/>
    <w:rsid w:val="00667EFD"/>
    <w:rsid w:val="00670252"/>
    <w:rsid w:val="006719C6"/>
    <w:rsid w:val="006719D1"/>
    <w:rsid w:val="00672044"/>
    <w:rsid w:val="00672A8E"/>
    <w:rsid w:val="00673CF5"/>
    <w:rsid w:val="006756D4"/>
    <w:rsid w:val="006811F3"/>
    <w:rsid w:val="00681C5D"/>
    <w:rsid w:val="006827C7"/>
    <w:rsid w:val="00682A55"/>
    <w:rsid w:val="006834DC"/>
    <w:rsid w:val="00683679"/>
    <w:rsid w:val="00683899"/>
    <w:rsid w:val="0068526D"/>
    <w:rsid w:val="0068585E"/>
    <w:rsid w:val="006861BD"/>
    <w:rsid w:val="00686882"/>
    <w:rsid w:val="006875B5"/>
    <w:rsid w:val="00693079"/>
    <w:rsid w:val="00693A40"/>
    <w:rsid w:val="0069478F"/>
    <w:rsid w:val="00694A7F"/>
    <w:rsid w:val="00695525"/>
    <w:rsid w:val="00695B13"/>
    <w:rsid w:val="00696320"/>
    <w:rsid w:val="006A0192"/>
    <w:rsid w:val="006A0EA7"/>
    <w:rsid w:val="006A0ED0"/>
    <w:rsid w:val="006A3023"/>
    <w:rsid w:val="006A37A7"/>
    <w:rsid w:val="006A3F3E"/>
    <w:rsid w:val="006A4E15"/>
    <w:rsid w:val="006A665A"/>
    <w:rsid w:val="006A7251"/>
    <w:rsid w:val="006A7BC4"/>
    <w:rsid w:val="006B0CFC"/>
    <w:rsid w:val="006B2946"/>
    <w:rsid w:val="006B38BC"/>
    <w:rsid w:val="006B44DB"/>
    <w:rsid w:val="006B4614"/>
    <w:rsid w:val="006B5542"/>
    <w:rsid w:val="006B697A"/>
    <w:rsid w:val="006B70A9"/>
    <w:rsid w:val="006B77E0"/>
    <w:rsid w:val="006C039F"/>
    <w:rsid w:val="006C1ADF"/>
    <w:rsid w:val="006C1BC0"/>
    <w:rsid w:val="006C2E99"/>
    <w:rsid w:val="006C319B"/>
    <w:rsid w:val="006C36F0"/>
    <w:rsid w:val="006C4D0F"/>
    <w:rsid w:val="006C503F"/>
    <w:rsid w:val="006C583C"/>
    <w:rsid w:val="006C58AF"/>
    <w:rsid w:val="006C71E7"/>
    <w:rsid w:val="006C795F"/>
    <w:rsid w:val="006C7B76"/>
    <w:rsid w:val="006C7F66"/>
    <w:rsid w:val="006D33B6"/>
    <w:rsid w:val="006D3DC7"/>
    <w:rsid w:val="006D6244"/>
    <w:rsid w:val="006D7861"/>
    <w:rsid w:val="006D79D6"/>
    <w:rsid w:val="006D7A84"/>
    <w:rsid w:val="006D7BD7"/>
    <w:rsid w:val="006D7CDD"/>
    <w:rsid w:val="006D7E52"/>
    <w:rsid w:val="006E0913"/>
    <w:rsid w:val="006E09AB"/>
    <w:rsid w:val="006E0D04"/>
    <w:rsid w:val="006E1A7D"/>
    <w:rsid w:val="006E1D2C"/>
    <w:rsid w:val="006E38F8"/>
    <w:rsid w:val="006E3E7F"/>
    <w:rsid w:val="006E3FD1"/>
    <w:rsid w:val="006E40F6"/>
    <w:rsid w:val="006E4A02"/>
    <w:rsid w:val="006E4B77"/>
    <w:rsid w:val="006E4DCC"/>
    <w:rsid w:val="006E4FE0"/>
    <w:rsid w:val="006E5647"/>
    <w:rsid w:val="006E60D0"/>
    <w:rsid w:val="006E6230"/>
    <w:rsid w:val="006E6400"/>
    <w:rsid w:val="006F0F68"/>
    <w:rsid w:val="006F1CE2"/>
    <w:rsid w:val="006F2BEB"/>
    <w:rsid w:val="006F3EE1"/>
    <w:rsid w:val="006F56CF"/>
    <w:rsid w:val="006F5DF4"/>
    <w:rsid w:val="006F5E00"/>
    <w:rsid w:val="006F63C0"/>
    <w:rsid w:val="006F72BB"/>
    <w:rsid w:val="007012E9"/>
    <w:rsid w:val="00701342"/>
    <w:rsid w:val="0070444A"/>
    <w:rsid w:val="00704BE3"/>
    <w:rsid w:val="007059E3"/>
    <w:rsid w:val="0070624C"/>
    <w:rsid w:val="00706FA4"/>
    <w:rsid w:val="007073DE"/>
    <w:rsid w:val="007112B0"/>
    <w:rsid w:val="00711EAA"/>
    <w:rsid w:val="00713A55"/>
    <w:rsid w:val="00713D84"/>
    <w:rsid w:val="00714BA4"/>
    <w:rsid w:val="00716178"/>
    <w:rsid w:val="007166FA"/>
    <w:rsid w:val="0071742C"/>
    <w:rsid w:val="00717F7E"/>
    <w:rsid w:val="0072038C"/>
    <w:rsid w:val="0072181E"/>
    <w:rsid w:val="00722D89"/>
    <w:rsid w:val="00723258"/>
    <w:rsid w:val="00723673"/>
    <w:rsid w:val="00725942"/>
    <w:rsid w:val="00725AC4"/>
    <w:rsid w:val="007274E0"/>
    <w:rsid w:val="007316EB"/>
    <w:rsid w:val="00731AE8"/>
    <w:rsid w:val="00731B08"/>
    <w:rsid w:val="007321D7"/>
    <w:rsid w:val="007321E6"/>
    <w:rsid w:val="00734DB6"/>
    <w:rsid w:val="00735AD6"/>
    <w:rsid w:val="00735B0C"/>
    <w:rsid w:val="00737823"/>
    <w:rsid w:val="00737D61"/>
    <w:rsid w:val="00741AAE"/>
    <w:rsid w:val="007429F4"/>
    <w:rsid w:val="007432F6"/>
    <w:rsid w:val="007438E1"/>
    <w:rsid w:val="007454C3"/>
    <w:rsid w:val="00745ED8"/>
    <w:rsid w:val="00745F3A"/>
    <w:rsid w:val="00747A2A"/>
    <w:rsid w:val="00750916"/>
    <w:rsid w:val="00751394"/>
    <w:rsid w:val="00751BA4"/>
    <w:rsid w:val="00751EC7"/>
    <w:rsid w:val="00755514"/>
    <w:rsid w:val="00756FD2"/>
    <w:rsid w:val="00757B55"/>
    <w:rsid w:val="00760883"/>
    <w:rsid w:val="0076091C"/>
    <w:rsid w:val="00763CD4"/>
    <w:rsid w:val="00764020"/>
    <w:rsid w:val="007642DD"/>
    <w:rsid w:val="00764343"/>
    <w:rsid w:val="007651EE"/>
    <w:rsid w:val="007654F7"/>
    <w:rsid w:val="00766C11"/>
    <w:rsid w:val="0076784C"/>
    <w:rsid w:val="007704D1"/>
    <w:rsid w:val="00770E12"/>
    <w:rsid w:val="00771082"/>
    <w:rsid w:val="00771292"/>
    <w:rsid w:val="00772852"/>
    <w:rsid w:val="0077369A"/>
    <w:rsid w:val="0077395C"/>
    <w:rsid w:val="00774D29"/>
    <w:rsid w:val="00775A57"/>
    <w:rsid w:val="00775F0B"/>
    <w:rsid w:val="00776A23"/>
    <w:rsid w:val="00777439"/>
    <w:rsid w:val="00777E59"/>
    <w:rsid w:val="0078060A"/>
    <w:rsid w:val="007810C5"/>
    <w:rsid w:val="00781429"/>
    <w:rsid w:val="00781E35"/>
    <w:rsid w:val="007827B6"/>
    <w:rsid w:val="00782A15"/>
    <w:rsid w:val="007833B0"/>
    <w:rsid w:val="007841DD"/>
    <w:rsid w:val="007848F2"/>
    <w:rsid w:val="00784F64"/>
    <w:rsid w:val="00785448"/>
    <w:rsid w:val="007856C4"/>
    <w:rsid w:val="00785F56"/>
    <w:rsid w:val="00786D97"/>
    <w:rsid w:val="007902DF"/>
    <w:rsid w:val="00790AAF"/>
    <w:rsid w:val="00791744"/>
    <w:rsid w:val="00792DDD"/>
    <w:rsid w:val="00793E2D"/>
    <w:rsid w:val="00793E86"/>
    <w:rsid w:val="00794037"/>
    <w:rsid w:val="00794D3E"/>
    <w:rsid w:val="0079608A"/>
    <w:rsid w:val="00797D17"/>
    <w:rsid w:val="007A09EA"/>
    <w:rsid w:val="007A1045"/>
    <w:rsid w:val="007A12F5"/>
    <w:rsid w:val="007A1BDB"/>
    <w:rsid w:val="007A1C8D"/>
    <w:rsid w:val="007A53C3"/>
    <w:rsid w:val="007A5F8A"/>
    <w:rsid w:val="007A661E"/>
    <w:rsid w:val="007A6B2C"/>
    <w:rsid w:val="007A7E92"/>
    <w:rsid w:val="007B0E2C"/>
    <w:rsid w:val="007B1EFF"/>
    <w:rsid w:val="007B318C"/>
    <w:rsid w:val="007B41E0"/>
    <w:rsid w:val="007B497A"/>
    <w:rsid w:val="007B537F"/>
    <w:rsid w:val="007B69D1"/>
    <w:rsid w:val="007B7C48"/>
    <w:rsid w:val="007C1956"/>
    <w:rsid w:val="007C2CAD"/>
    <w:rsid w:val="007C38EB"/>
    <w:rsid w:val="007C4554"/>
    <w:rsid w:val="007C47E6"/>
    <w:rsid w:val="007C4882"/>
    <w:rsid w:val="007C4F2E"/>
    <w:rsid w:val="007C5549"/>
    <w:rsid w:val="007C64CD"/>
    <w:rsid w:val="007C660A"/>
    <w:rsid w:val="007C6F04"/>
    <w:rsid w:val="007C7804"/>
    <w:rsid w:val="007D1C50"/>
    <w:rsid w:val="007D1C5F"/>
    <w:rsid w:val="007D2433"/>
    <w:rsid w:val="007D256D"/>
    <w:rsid w:val="007D3A7E"/>
    <w:rsid w:val="007D3F94"/>
    <w:rsid w:val="007D599E"/>
    <w:rsid w:val="007D633C"/>
    <w:rsid w:val="007E3329"/>
    <w:rsid w:val="007E389C"/>
    <w:rsid w:val="007E6002"/>
    <w:rsid w:val="007E6913"/>
    <w:rsid w:val="007E6E69"/>
    <w:rsid w:val="007E7797"/>
    <w:rsid w:val="007E7DBD"/>
    <w:rsid w:val="007F12F2"/>
    <w:rsid w:val="007F4785"/>
    <w:rsid w:val="007F4BB0"/>
    <w:rsid w:val="007F5757"/>
    <w:rsid w:val="007F6FB7"/>
    <w:rsid w:val="007F7FCB"/>
    <w:rsid w:val="008005E2"/>
    <w:rsid w:val="008017FF"/>
    <w:rsid w:val="0080248B"/>
    <w:rsid w:val="008025DF"/>
    <w:rsid w:val="00802E7D"/>
    <w:rsid w:val="00807E38"/>
    <w:rsid w:val="00811208"/>
    <w:rsid w:val="008123E1"/>
    <w:rsid w:val="00814471"/>
    <w:rsid w:val="008166EA"/>
    <w:rsid w:val="008171A7"/>
    <w:rsid w:val="00817CAD"/>
    <w:rsid w:val="00822667"/>
    <w:rsid w:val="00823986"/>
    <w:rsid w:val="008247A4"/>
    <w:rsid w:val="0082498B"/>
    <w:rsid w:val="00825318"/>
    <w:rsid w:val="00826F06"/>
    <w:rsid w:val="0082770E"/>
    <w:rsid w:val="00827B36"/>
    <w:rsid w:val="0083026D"/>
    <w:rsid w:val="0083079D"/>
    <w:rsid w:val="008316F6"/>
    <w:rsid w:val="00831E7B"/>
    <w:rsid w:val="0084069C"/>
    <w:rsid w:val="008420E0"/>
    <w:rsid w:val="008424DB"/>
    <w:rsid w:val="00842971"/>
    <w:rsid w:val="00842CBD"/>
    <w:rsid w:val="00843782"/>
    <w:rsid w:val="00843B97"/>
    <w:rsid w:val="00844421"/>
    <w:rsid w:val="0084488A"/>
    <w:rsid w:val="008452C0"/>
    <w:rsid w:val="0084533B"/>
    <w:rsid w:val="0084541F"/>
    <w:rsid w:val="00845886"/>
    <w:rsid w:val="00845FB5"/>
    <w:rsid w:val="00850FCF"/>
    <w:rsid w:val="0085219B"/>
    <w:rsid w:val="00853064"/>
    <w:rsid w:val="008538B1"/>
    <w:rsid w:val="0085506D"/>
    <w:rsid w:val="00855425"/>
    <w:rsid w:val="00855932"/>
    <w:rsid w:val="008562A3"/>
    <w:rsid w:val="008621D5"/>
    <w:rsid w:val="0086266A"/>
    <w:rsid w:val="00862B9D"/>
    <w:rsid w:val="0086307A"/>
    <w:rsid w:val="0086376E"/>
    <w:rsid w:val="00863E64"/>
    <w:rsid w:val="00864C44"/>
    <w:rsid w:val="00864D8D"/>
    <w:rsid w:val="008655D6"/>
    <w:rsid w:val="00866B91"/>
    <w:rsid w:val="00867E3D"/>
    <w:rsid w:val="00867ED5"/>
    <w:rsid w:val="008707CE"/>
    <w:rsid w:val="008734B4"/>
    <w:rsid w:val="00874578"/>
    <w:rsid w:val="00875B0C"/>
    <w:rsid w:val="008776D3"/>
    <w:rsid w:val="00880CF7"/>
    <w:rsid w:val="00880D08"/>
    <w:rsid w:val="00881810"/>
    <w:rsid w:val="00881D51"/>
    <w:rsid w:val="00883900"/>
    <w:rsid w:val="00883DE5"/>
    <w:rsid w:val="00884F05"/>
    <w:rsid w:val="008858A4"/>
    <w:rsid w:val="00886441"/>
    <w:rsid w:val="00887AE6"/>
    <w:rsid w:val="008914BE"/>
    <w:rsid w:val="008915A0"/>
    <w:rsid w:val="00891D0A"/>
    <w:rsid w:val="00892735"/>
    <w:rsid w:val="008936A7"/>
    <w:rsid w:val="00893A6C"/>
    <w:rsid w:val="00896A6C"/>
    <w:rsid w:val="0089768E"/>
    <w:rsid w:val="008A29BD"/>
    <w:rsid w:val="008A2DE0"/>
    <w:rsid w:val="008A2E83"/>
    <w:rsid w:val="008A3892"/>
    <w:rsid w:val="008A3F75"/>
    <w:rsid w:val="008A419E"/>
    <w:rsid w:val="008A4661"/>
    <w:rsid w:val="008A4F2A"/>
    <w:rsid w:val="008B03ED"/>
    <w:rsid w:val="008B0CB7"/>
    <w:rsid w:val="008B197D"/>
    <w:rsid w:val="008B1A1F"/>
    <w:rsid w:val="008B20DD"/>
    <w:rsid w:val="008B3071"/>
    <w:rsid w:val="008B31FF"/>
    <w:rsid w:val="008B3817"/>
    <w:rsid w:val="008B5202"/>
    <w:rsid w:val="008B67C4"/>
    <w:rsid w:val="008C0D80"/>
    <w:rsid w:val="008C40EF"/>
    <w:rsid w:val="008C42C1"/>
    <w:rsid w:val="008C50F4"/>
    <w:rsid w:val="008C531D"/>
    <w:rsid w:val="008C54CB"/>
    <w:rsid w:val="008C625B"/>
    <w:rsid w:val="008C75B9"/>
    <w:rsid w:val="008C7757"/>
    <w:rsid w:val="008D15FB"/>
    <w:rsid w:val="008D172E"/>
    <w:rsid w:val="008D17C7"/>
    <w:rsid w:val="008D49B2"/>
    <w:rsid w:val="008D4CB0"/>
    <w:rsid w:val="008D561B"/>
    <w:rsid w:val="008D568A"/>
    <w:rsid w:val="008D56A0"/>
    <w:rsid w:val="008D634A"/>
    <w:rsid w:val="008D650E"/>
    <w:rsid w:val="008D660A"/>
    <w:rsid w:val="008E179F"/>
    <w:rsid w:val="008E1C73"/>
    <w:rsid w:val="008E3430"/>
    <w:rsid w:val="008E3CE3"/>
    <w:rsid w:val="008E40F9"/>
    <w:rsid w:val="008E4394"/>
    <w:rsid w:val="008E5CA3"/>
    <w:rsid w:val="008F0779"/>
    <w:rsid w:val="008F0FE5"/>
    <w:rsid w:val="008F192E"/>
    <w:rsid w:val="008F1AD2"/>
    <w:rsid w:val="008F229C"/>
    <w:rsid w:val="008F248E"/>
    <w:rsid w:val="008F265C"/>
    <w:rsid w:val="008F278B"/>
    <w:rsid w:val="008F31A4"/>
    <w:rsid w:val="008F44B7"/>
    <w:rsid w:val="008F500B"/>
    <w:rsid w:val="008F58B0"/>
    <w:rsid w:val="008F67BE"/>
    <w:rsid w:val="008F6BB2"/>
    <w:rsid w:val="008F7A19"/>
    <w:rsid w:val="008F7AB0"/>
    <w:rsid w:val="00900C97"/>
    <w:rsid w:val="00903DE0"/>
    <w:rsid w:val="00906894"/>
    <w:rsid w:val="00906C9F"/>
    <w:rsid w:val="00907261"/>
    <w:rsid w:val="0090768B"/>
    <w:rsid w:val="00907FE5"/>
    <w:rsid w:val="009110EA"/>
    <w:rsid w:val="00911877"/>
    <w:rsid w:val="00912CB0"/>
    <w:rsid w:val="00915005"/>
    <w:rsid w:val="00917410"/>
    <w:rsid w:val="00917BED"/>
    <w:rsid w:val="00921023"/>
    <w:rsid w:val="00922BDC"/>
    <w:rsid w:val="00922E87"/>
    <w:rsid w:val="00923BBA"/>
    <w:rsid w:val="00924FD8"/>
    <w:rsid w:val="0092552B"/>
    <w:rsid w:val="0092579C"/>
    <w:rsid w:val="00925E87"/>
    <w:rsid w:val="0092750E"/>
    <w:rsid w:val="0092763F"/>
    <w:rsid w:val="009278E5"/>
    <w:rsid w:val="00927966"/>
    <w:rsid w:val="00927B2B"/>
    <w:rsid w:val="00930840"/>
    <w:rsid w:val="00933502"/>
    <w:rsid w:val="00933E59"/>
    <w:rsid w:val="009368AE"/>
    <w:rsid w:val="00940C69"/>
    <w:rsid w:val="00941B06"/>
    <w:rsid w:val="00941D97"/>
    <w:rsid w:val="0094223F"/>
    <w:rsid w:val="009433BF"/>
    <w:rsid w:val="00943F0D"/>
    <w:rsid w:val="00946055"/>
    <w:rsid w:val="0094656E"/>
    <w:rsid w:val="00946E54"/>
    <w:rsid w:val="0094703D"/>
    <w:rsid w:val="009478C2"/>
    <w:rsid w:val="009514DB"/>
    <w:rsid w:val="009515FE"/>
    <w:rsid w:val="00952292"/>
    <w:rsid w:val="009523FF"/>
    <w:rsid w:val="009530F2"/>
    <w:rsid w:val="00954B7C"/>
    <w:rsid w:val="0095655D"/>
    <w:rsid w:val="00956C46"/>
    <w:rsid w:val="009577CB"/>
    <w:rsid w:val="00957E9F"/>
    <w:rsid w:val="009604ED"/>
    <w:rsid w:val="00961E7E"/>
    <w:rsid w:val="00961ED5"/>
    <w:rsid w:val="0096577F"/>
    <w:rsid w:val="009662AB"/>
    <w:rsid w:val="00966336"/>
    <w:rsid w:val="00966B9F"/>
    <w:rsid w:val="00967046"/>
    <w:rsid w:val="009709D3"/>
    <w:rsid w:val="00971456"/>
    <w:rsid w:val="00972D7C"/>
    <w:rsid w:val="00972FDE"/>
    <w:rsid w:val="00972FF4"/>
    <w:rsid w:val="009731BA"/>
    <w:rsid w:val="0097463A"/>
    <w:rsid w:val="00976644"/>
    <w:rsid w:val="009801AB"/>
    <w:rsid w:val="009806D7"/>
    <w:rsid w:val="00980FEC"/>
    <w:rsid w:val="009821B1"/>
    <w:rsid w:val="0098282C"/>
    <w:rsid w:val="009836AD"/>
    <w:rsid w:val="0098536A"/>
    <w:rsid w:val="009869E7"/>
    <w:rsid w:val="00986D57"/>
    <w:rsid w:val="00987D0E"/>
    <w:rsid w:val="00991516"/>
    <w:rsid w:val="00991572"/>
    <w:rsid w:val="0099214D"/>
    <w:rsid w:val="0099350A"/>
    <w:rsid w:val="00993CB8"/>
    <w:rsid w:val="00994639"/>
    <w:rsid w:val="00994B1B"/>
    <w:rsid w:val="009955F5"/>
    <w:rsid w:val="00996B32"/>
    <w:rsid w:val="00996B9D"/>
    <w:rsid w:val="009974B4"/>
    <w:rsid w:val="009977E0"/>
    <w:rsid w:val="00997FC8"/>
    <w:rsid w:val="009A0405"/>
    <w:rsid w:val="009A23E0"/>
    <w:rsid w:val="009A28AF"/>
    <w:rsid w:val="009A3280"/>
    <w:rsid w:val="009A44DB"/>
    <w:rsid w:val="009A5C46"/>
    <w:rsid w:val="009A626C"/>
    <w:rsid w:val="009B0918"/>
    <w:rsid w:val="009B0DF9"/>
    <w:rsid w:val="009B2B9C"/>
    <w:rsid w:val="009B4F01"/>
    <w:rsid w:val="009B5183"/>
    <w:rsid w:val="009B587A"/>
    <w:rsid w:val="009B7EC1"/>
    <w:rsid w:val="009C1707"/>
    <w:rsid w:val="009C1CA8"/>
    <w:rsid w:val="009C21AC"/>
    <w:rsid w:val="009C3669"/>
    <w:rsid w:val="009C3E97"/>
    <w:rsid w:val="009C4213"/>
    <w:rsid w:val="009C4A4F"/>
    <w:rsid w:val="009C69BF"/>
    <w:rsid w:val="009C773B"/>
    <w:rsid w:val="009C78E1"/>
    <w:rsid w:val="009C7C19"/>
    <w:rsid w:val="009D0212"/>
    <w:rsid w:val="009D123B"/>
    <w:rsid w:val="009D1C21"/>
    <w:rsid w:val="009D1C79"/>
    <w:rsid w:val="009D25E6"/>
    <w:rsid w:val="009D499D"/>
    <w:rsid w:val="009D68E5"/>
    <w:rsid w:val="009D7BD4"/>
    <w:rsid w:val="009E1BD3"/>
    <w:rsid w:val="009E1FDA"/>
    <w:rsid w:val="009E29AE"/>
    <w:rsid w:val="009E2A44"/>
    <w:rsid w:val="009E366A"/>
    <w:rsid w:val="009F01E6"/>
    <w:rsid w:val="009F13CF"/>
    <w:rsid w:val="009F2049"/>
    <w:rsid w:val="009F2B72"/>
    <w:rsid w:val="009F3BBD"/>
    <w:rsid w:val="009F4BD3"/>
    <w:rsid w:val="009F503C"/>
    <w:rsid w:val="009F52BD"/>
    <w:rsid w:val="009F5A33"/>
    <w:rsid w:val="009F5E9F"/>
    <w:rsid w:val="009F6CC6"/>
    <w:rsid w:val="009F7569"/>
    <w:rsid w:val="00A00427"/>
    <w:rsid w:val="00A0055D"/>
    <w:rsid w:val="00A00779"/>
    <w:rsid w:val="00A01F9E"/>
    <w:rsid w:val="00A03B71"/>
    <w:rsid w:val="00A0587B"/>
    <w:rsid w:val="00A07298"/>
    <w:rsid w:val="00A10328"/>
    <w:rsid w:val="00A11639"/>
    <w:rsid w:val="00A1257D"/>
    <w:rsid w:val="00A126DF"/>
    <w:rsid w:val="00A13569"/>
    <w:rsid w:val="00A1435F"/>
    <w:rsid w:val="00A144C0"/>
    <w:rsid w:val="00A14623"/>
    <w:rsid w:val="00A16B8A"/>
    <w:rsid w:val="00A20115"/>
    <w:rsid w:val="00A201E8"/>
    <w:rsid w:val="00A213EA"/>
    <w:rsid w:val="00A220C7"/>
    <w:rsid w:val="00A2259F"/>
    <w:rsid w:val="00A22C5E"/>
    <w:rsid w:val="00A23BF6"/>
    <w:rsid w:val="00A23E3A"/>
    <w:rsid w:val="00A245F5"/>
    <w:rsid w:val="00A248CC"/>
    <w:rsid w:val="00A25CE0"/>
    <w:rsid w:val="00A278AA"/>
    <w:rsid w:val="00A30492"/>
    <w:rsid w:val="00A31446"/>
    <w:rsid w:val="00A32127"/>
    <w:rsid w:val="00A32174"/>
    <w:rsid w:val="00A3221A"/>
    <w:rsid w:val="00A32488"/>
    <w:rsid w:val="00A329F8"/>
    <w:rsid w:val="00A330F3"/>
    <w:rsid w:val="00A33233"/>
    <w:rsid w:val="00A3348A"/>
    <w:rsid w:val="00A336A6"/>
    <w:rsid w:val="00A33EBA"/>
    <w:rsid w:val="00A35F45"/>
    <w:rsid w:val="00A36824"/>
    <w:rsid w:val="00A41858"/>
    <w:rsid w:val="00A41C11"/>
    <w:rsid w:val="00A41E63"/>
    <w:rsid w:val="00A42BEE"/>
    <w:rsid w:val="00A431B9"/>
    <w:rsid w:val="00A43D46"/>
    <w:rsid w:val="00A46AFE"/>
    <w:rsid w:val="00A4781C"/>
    <w:rsid w:val="00A47A3D"/>
    <w:rsid w:val="00A47D07"/>
    <w:rsid w:val="00A514A7"/>
    <w:rsid w:val="00A51736"/>
    <w:rsid w:val="00A54335"/>
    <w:rsid w:val="00A5491F"/>
    <w:rsid w:val="00A54C5F"/>
    <w:rsid w:val="00A54C9B"/>
    <w:rsid w:val="00A54FDC"/>
    <w:rsid w:val="00A55826"/>
    <w:rsid w:val="00A55976"/>
    <w:rsid w:val="00A5636A"/>
    <w:rsid w:val="00A570FE"/>
    <w:rsid w:val="00A5770C"/>
    <w:rsid w:val="00A6044A"/>
    <w:rsid w:val="00A60459"/>
    <w:rsid w:val="00A61CE0"/>
    <w:rsid w:val="00A62DA4"/>
    <w:rsid w:val="00A63564"/>
    <w:rsid w:val="00A64492"/>
    <w:rsid w:val="00A66AC7"/>
    <w:rsid w:val="00A70330"/>
    <w:rsid w:val="00A7172A"/>
    <w:rsid w:val="00A718AD"/>
    <w:rsid w:val="00A719D3"/>
    <w:rsid w:val="00A72A14"/>
    <w:rsid w:val="00A74FFF"/>
    <w:rsid w:val="00A75743"/>
    <w:rsid w:val="00A75979"/>
    <w:rsid w:val="00A75F6A"/>
    <w:rsid w:val="00A76C7F"/>
    <w:rsid w:val="00A76CF6"/>
    <w:rsid w:val="00A77088"/>
    <w:rsid w:val="00A771A0"/>
    <w:rsid w:val="00A77FD7"/>
    <w:rsid w:val="00A81696"/>
    <w:rsid w:val="00A823AD"/>
    <w:rsid w:val="00A833EF"/>
    <w:rsid w:val="00A8354E"/>
    <w:rsid w:val="00A84941"/>
    <w:rsid w:val="00A84B4A"/>
    <w:rsid w:val="00A84EBB"/>
    <w:rsid w:val="00A8634C"/>
    <w:rsid w:val="00A865F9"/>
    <w:rsid w:val="00A86BEB"/>
    <w:rsid w:val="00A86EC9"/>
    <w:rsid w:val="00A91B37"/>
    <w:rsid w:val="00A92679"/>
    <w:rsid w:val="00A92A8F"/>
    <w:rsid w:val="00A92CFD"/>
    <w:rsid w:val="00A9512D"/>
    <w:rsid w:val="00A96FC0"/>
    <w:rsid w:val="00AA0CCD"/>
    <w:rsid w:val="00AA0DE1"/>
    <w:rsid w:val="00AA2317"/>
    <w:rsid w:val="00AA35DD"/>
    <w:rsid w:val="00AA421B"/>
    <w:rsid w:val="00AA4BF0"/>
    <w:rsid w:val="00AA5091"/>
    <w:rsid w:val="00AA50AF"/>
    <w:rsid w:val="00AA5F49"/>
    <w:rsid w:val="00AB0762"/>
    <w:rsid w:val="00AB1293"/>
    <w:rsid w:val="00AB2583"/>
    <w:rsid w:val="00AB3AAF"/>
    <w:rsid w:val="00AB3DA7"/>
    <w:rsid w:val="00AB40FE"/>
    <w:rsid w:val="00AB46F6"/>
    <w:rsid w:val="00AB4FC9"/>
    <w:rsid w:val="00AB67D8"/>
    <w:rsid w:val="00AB7C8E"/>
    <w:rsid w:val="00AC108A"/>
    <w:rsid w:val="00AC309B"/>
    <w:rsid w:val="00AC34A5"/>
    <w:rsid w:val="00AC432A"/>
    <w:rsid w:val="00AC546D"/>
    <w:rsid w:val="00AC57FF"/>
    <w:rsid w:val="00AC5E56"/>
    <w:rsid w:val="00AC651E"/>
    <w:rsid w:val="00AC6A4B"/>
    <w:rsid w:val="00AC6D6A"/>
    <w:rsid w:val="00AD14D9"/>
    <w:rsid w:val="00AD165C"/>
    <w:rsid w:val="00AD1F16"/>
    <w:rsid w:val="00AD2AAE"/>
    <w:rsid w:val="00AD2BA0"/>
    <w:rsid w:val="00AD385B"/>
    <w:rsid w:val="00AD3890"/>
    <w:rsid w:val="00AD431E"/>
    <w:rsid w:val="00AD474E"/>
    <w:rsid w:val="00AD561B"/>
    <w:rsid w:val="00AD7162"/>
    <w:rsid w:val="00AD73B4"/>
    <w:rsid w:val="00AD7964"/>
    <w:rsid w:val="00AE00E2"/>
    <w:rsid w:val="00AE04CC"/>
    <w:rsid w:val="00AE1911"/>
    <w:rsid w:val="00AE1EAD"/>
    <w:rsid w:val="00AE54FF"/>
    <w:rsid w:val="00AE588A"/>
    <w:rsid w:val="00AE5933"/>
    <w:rsid w:val="00AE6266"/>
    <w:rsid w:val="00AE6AF9"/>
    <w:rsid w:val="00AE6EBC"/>
    <w:rsid w:val="00AE7765"/>
    <w:rsid w:val="00AF0F8E"/>
    <w:rsid w:val="00AF1964"/>
    <w:rsid w:val="00AF1BBC"/>
    <w:rsid w:val="00AF2D25"/>
    <w:rsid w:val="00AF38E5"/>
    <w:rsid w:val="00AF3CE8"/>
    <w:rsid w:val="00AF4731"/>
    <w:rsid w:val="00AF6AFF"/>
    <w:rsid w:val="00AF7EAE"/>
    <w:rsid w:val="00B00CDF"/>
    <w:rsid w:val="00B01493"/>
    <w:rsid w:val="00B015DF"/>
    <w:rsid w:val="00B02AA4"/>
    <w:rsid w:val="00B037EB"/>
    <w:rsid w:val="00B05821"/>
    <w:rsid w:val="00B068B3"/>
    <w:rsid w:val="00B06FD8"/>
    <w:rsid w:val="00B101A3"/>
    <w:rsid w:val="00B10362"/>
    <w:rsid w:val="00B10EA3"/>
    <w:rsid w:val="00B1223B"/>
    <w:rsid w:val="00B12404"/>
    <w:rsid w:val="00B13374"/>
    <w:rsid w:val="00B147E5"/>
    <w:rsid w:val="00B14BC5"/>
    <w:rsid w:val="00B14CB2"/>
    <w:rsid w:val="00B1650E"/>
    <w:rsid w:val="00B16CBD"/>
    <w:rsid w:val="00B17254"/>
    <w:rsid w:val="00B20267"/>
    <w:rsid w:val="00B208B2"/>
    <w:rsid w:val="00B21DE9"/>
    <w:rsid w:val="00B24EF1"/>
    <w:rsid w:val="00B257B2"/>
    <w:rsid w:val="00B26850"/>
    <w:rsid w:val="00B30B24"/>
    <w:rsid w:val="00B31758"/>
    <w:rsid w:val="00B33497"/>
    <w:rsid w:val="00B345A3"/>
    <w:rsid w:val="00B34AC2"/>
    <w:rsid w:val="00B3789A"/>
    <w:rsid w:val="00B40841"/>
    <w:rsid w:val="00B40A46"/>
    <w:rsid w:val="00B40B3E"/>
    <w:rsid w:val="00B40B43"/>
    <w:rsid w:val="00B41852"/>
    <w:rsid w:val="00B424A8"/>
    <w:rsid w:val="00B44254"/>
    <w:rsid w:val="00B44D0F"/>
    <w:rsid w:val="00B4574B"/>
    <w:rsid w:val="00B45F5A"/>
    <w:rsid w:val="00B46D3E"/>
    <w:rsid w:val="00B476A8"/>
    <w:rsid w:val="00B50A27"/>
    <w:rsid w:val="00B51C75"/>
    <w:rsid w:val="00B51E3E"/>
    <w:rsid w:val="00B5252C"/>
    <w:rsid w:val="00B529EE"/>
    <w:rsid w:val="00B52E7B"/>
    <w:rsid w:val="00B52F0C"/>
    <w:rsid w:val="00B53EFF"/>
    <w:rsid w:val="00B543F1"/>
    <w:rsid w:val="00B546CB"/>
    <w:rsid w:val="00B54FAD"/>
    <w:rsid w:val="00B607EA"/>
    <w:rsid w:val="00B62631"/>
    <w:rsid w:val="00B62C49"/>
    <w:rsid w:val="00B632DA"/>
    <w:rsid w:val="00B63720"/>
    <w:rsid w:val="00B63CC7"/>
    <w:rsid w:val="00B64841"/>
    <w:rsid w:val="00B650A2"/>
    <w:rsid w:val="00B6561D"/>
    <w:rsid w:val="00B659B6"/>
    <w:rsid w:val="00B67CAA"/>
    <w:rsid w:val="00B7040D"/>
    <w:rsid w:val="00B710B9"/>
    <w:rsid w:val="00B71118"/>
    <w:rsid w:val="00B715BE"/>
    <w:rsid w:val="00B71C63"/>
    <w:rsid w:val="00B7264E"/>
    <w:rsid w:val="00B734B3"/>
    <w:rsid w:val="00B7350A"/>
    <w:rsid w:val="00B739B6"/>
    <w:rsid w:val="00B74722"/>
    <w:rsid w:val="00B757E1"/>
    <w:rsid w:val="00B767B0"/>
    <w:rsid w:val="00B76F54"/>
    <w:rsid w:val="00B77339"/>
    <w:rsid w:val="00B801C7"/>
    <w:rsid w:val="00B80E3D"/>
    <w:rsid w:val="00B8111B"/>
    <w:rsid w:val="00B82408"/>
    <w:rsid w:val="00B826F2"/>
    <w:rsid w:val="00B83948"/>
    <w:rsid w:val="00B83DB4"/>
    <w:rsid w:val="00B8687D"/>
    <w:rsid w:val="00B87D16"/>
    <w:rsid w:val="00B90202"/>
    <w:rsid w:val="00B90C49"/>
    <w:rsid w:val="00B90F3D"/>
    <w:rsid w:val="00B91165"/>
    <w:rsid w:val="00B92704"/>
    <w:rsid w:val="00B934D6"/>
    <w:rsid w:val="00B93A6B"/>
    <w:rsid w:val="00B94BE1"/>
    <w:rsid w:val="00B950E9"/>
    <w:rsid w:val="00B953AF"/>
    <w:rsid w:val="00B965E3"/>
    <w:rsid w:val="00B9760B"/>
    <w:rsid w:val="00B97824"/>
    <w:rsid w:val="00BA3202"/>
    <w:rsid w:val="00BA3967"/>
    <w:rsid w:val="00BA6762"/>
    <w:rsid w:val="00BA7C20"/>
    <w:rsid w:val="00BB0332"/>
    <w:rsid w:val="00BB0E11"/>
    <w:rsid w:val="00BB1D8B"/>
    <w:rsid w:val="00BB21F7"/>
    <w:rsid w:val="00BB3586"/>
    <w:rsid w:val="00BB452B"/>
    <w:rsid w:val="00BB6627"/>
    <w:rsid w:val="00BB72C5"/>
    <w:rsid w:val="00BC1366"/>
    <w:rsid w:val="00BC13F7"/>
    <w:rsid w:val="00BC264D"/>
    <w:rsid w:val="00BC2881"/>
    <w:rsid w:val="00BC2AC4"/>
    <w:rsid w:val="00BC3DE3"/>
    <w:rsid w:val="00BC5374"/>
    <w:rsid w:val="00BC588C"/>
    <w:rsid w:val="00BC5DDE"/>
    <w:rsid w:val="00BC66A8"/>
    <w:rsid w:val="00BC7933"/>
    <w:rsid w:val="00BC7EC9"/>
    <w:rsid w:val="00BD0DB1"/>
    <w:rsid w:val="00BD11A9"/>
    <w:rsid w:val="00BD14F7"/>
    <w:rsid w:val="00BD2795"/>
    <w:rsid w:val="00BD2F21"/>
    <w:rsid w:val="00BD3E0E"/>
    <w:rsid w:val="00BD4A8E"/>
    <w:rsid w:val="00BD4FB1"/>
    <w:rsid w:val="00BD5D5D"/>
    <w:rsid w:val="00BD793B"/>
    <w:rsid w:val="00BD7A6B"/>
    <w:rsid w:val="00BE2081"/>
    <w:rsid w:val="00BE2E09"/>
    <w:rsid w:val="00BE31E0"/>
    <w:rsid w:val="00BE323F"/>
    <w:rsid w:val="00BE381E"/>
    <w:rsid w:val="00BE4A1C"/>
    <w:rsid w:val="00BE5983"/>
    <w:rsid w:val="00BE5B29"/>
    <w:rsid w:val="00BE6741"/>
    <w:rsid w:val="00BE7D78"/>
    <w:rsid w:val="00BF0444"/>
    <w:rsid w:val="00BF07A1"/>
    <w:rsid w:val="00BF0C33"/>
    <w:rsid w:val="00BF13F5"/>
    <w:rsid w:val="00BF1630"/>
    <w:rsid w:val="00BF1D3A"/>
    <w:rsid w:val="00BF36A7"/>
    <w:rsid w:val="00BF3807"/>
    <w:rsid w:val="00BF4BBC"/>
    <w:rsid w:val="00BF5095"/>
    <w:rsid w:val="00BF50ED"/>
    <w:rsid w:val="00BF66B0"/>
    <w:rsid w:val="00BF6BFF"/>
    <w:rsid w:val="00C00AEA"/>
    <w:rsid w:val="00C0151A"/>
    <w:rsid w:val="00C0174B"/>
    <w:rsid w:val="00C01BE8"/>
    <w:rsid w:val="00C03222"/>
    <w:rsid w:val="00C03351"/>
    <w:rsid w:val="00C03AB4"/>
    <w:rsid w:val="00C07272"/>
    <w:rsid w:val="00C073C8"/>
    <w:rsid w:val="00C108B9"/>
    <w:rsid w:val="00C11C76"/>
    <w:rsid w:val="00C13692"/>
    <w:rsid w:val="00C16366"/>
    <w:rsid w:val="00C1647A"/>
    <w:rsid w:val="00C20275"/>
    <w:rsid w:val="00C20B6B"/>
    <w:rsid w:val="00C20D42"/>
    <w:rsid w:val="00C21173"/>
    <w:rsid w:val="00C212F2"/>
    <w:rsid w:val="00C22127"/>
    <w:rsid w:val="00C221D7"/>
    <w:rsid w:val="00C228F0"/>
    <w:rsid w:val="00C24141"/>
    <w:rsid w:val="00C24FE3"/>
    <w:rsid w:val="00C2524E"/>
    <w:rsid w:val="00C2629A"/>
    <w:rsid w:val="00C3220C"/>
    <w:rsid w:val="00C328A3"/>
    <w:rsid w:val="00C34CA9"/>
    <w:rsid w:val="00C35214"/>
    <w:rsid w:val="00C35F6A"/>
    <w:rsid w:val="00C40476"/>
    <w:rsid w:val="00C405E5"/>
    <w:rsid w:val="00C407B3"/>
    <w:rsid w:val="00C43DCF"/>
    <w:rsid w:val="00C44244"/>
    <w:rsid w:val="00C44945"/>
    <w:rsid w:val="00C44D52"/>
    <w:rsid w:val="00C455EA"/>
    <w:rsid w:val="00C460CA"/>
    <w:rsid w:val="00C51539"/>
    <w:rsid w:val="00C516AB"/>
    <w:rsid w:val="00C51765"/>
    <w:rsid w:val="00C52589"/>
    <w:rsid w:val="00C5286D"/>
    <w:rsid w:val="00C52B4F"/>
    <w:rsid w:val="00C60188"/>
    <w:rsid w:val="00C614C1"/>
    <w:rsid w:val="00C61AA9"/>
    <w:rsid w:val="00C61DCF"/>
    <w:rsid w:val="00C62DD3"/>
    <w:rsid w:val="00C63073"/>
    <w:rsid w:val="00C6366A"/>
    <w:rsid w:val="00C636BF"/>
    <w:rsid w:val="00C6397D"/>
    <w:rsid w:val="00C64A6D"/>
    <w:rsid w:val="00C65A05"/>
    <w:rsid w:val="00C65CA1"/>
    <w:rsid w:val="00C66025"/>
    <w:rsid w:val="00C665C0"/>
    <w:rsid w:val="00C6779E"/>
    <w:rsid w:val="00C700B5"/>
    <w:rsid w:val="00C70934"/>
    <w:rsid w:val="00C7111D"/>
    <w:rsid w:val="00C7281C"/>
    <w:rsid w:val="00C744E8"/>
    <w:rsid w:val="00C74580"/>
    <w:rsid w:val="00C745C6"/>
    <w:rsid w:val="00C75415"/>
    <w:rsid w:val="00C763F4"/>
    <w:rsid w:val="00C76B62"/>
    <w:rsid w:val="00C76E51"/>
    <w:rsid w:val="00C80927"/>
    <w:rsid w:val="00C80E38"/>
    <w:rsid w:val="00C81685"/>
    <w:rsid w:val="00C818B7"/>
    <w:rsid w:val="00C8207B"/>
    <w:rsid w:val="00C84AD4"/>
    <w:rsid w:val="00C865A2"/>
    <w:rsid w:val="00C87011"/>
    <w:rsid w:val="00C9028E"/>
    <w:rsid w:val="00C90508"/>
    <w:rsid w:val="00C91747"/>
    <w:rsid w:val="00C92050"/>
    <w:rsid w:val="00C937E7"/>
    <w:rsid w:val="00C94D44"/>
    <w:rsid w:val="00C96340"/>
    <w:rsid w:val="00C9735B"/>
    <w:rsid w:val="00C97AE4"/>
    <w:rsid w:val="00C97D2D"/>
    <w:rsid w:val="00CA1235"/>
    <w:rsid w:val="00CA2325"/>
    <w:rsid w:val="00CA2428"/>
    <w:rsid w:val="00CA415C"/>
    <w:rsid w:val="00CA4881"/>
    <w:rsid w:val="00CA4AF0"/>
    <w:rsid w:val="00CA53C8"/>
    <w:rsid w:val="00CA5F2A"/>
    <w:rsid w:val="00CA6125"/>
    <w:rsid w:val="00CA6621"/>
    <w:rsid w:val="00CA68DC"/>
    <w:rsid w:val="00CA6E5D"/>
    <w:rsid w:val="00CA75D8"/>
    <w:rsid w:val="00CB0289"/>
    <w:rsid w:val="00CB061A"/>
    <w:rsid w:val="00CB0861"/>
    <w:rsid w:val="00CB0B73"/>
    <w:rsid w:val="00CB141C"/>
    <w:rsid w:val="00CB1C93"/>
    <w:rsid w:val="00CB2010"/>
    <w:rsid w:val="00CB4684"/>
    <w:rsid w:val="00CB46C2"/>
    <w:rsid w:val="00CB4FB5"/>
    <w:rsid w:val="00CB7A76"/>
    <w:rsid w:val="00CC02BE"/>
    <w:rsid w:val="00CC1D4E"/>
    <w:rsid w:val="00CC2581"/>
    <w:rsid w:val="00CC26AC"/>
    <w:rsid w:val="00CC4229"/>
    <w:rsid w:val="00CC4321"/>
    <w:rsid w:val="00CC4B8E"/>
    <w:rsid w:val="00CC53A7"/>
    <w:rsid w:val="00CC6426"/>
    <w:rsid w:val="00CC7156"/>
    <w:rsid w:val="00CD1FDC"/>
    <w:rsid w:val="00CD2B99"/>
    <w:rsid w:val="00CD2D1F"/>
    <w:rsid w:val="00CD5813"/>
    <w:rsid w:val="00CD5BFB"/>
    <w:rsid w:val="00CD6414"/>
    <w:rsid w:val="00CD6C61"/>
    <w:rsid w:val="00CD6F02"/>
    <w:rsid w:val="00CD74AB"/>
    <w:rsid w:val="00CD77CC"/>
    <w:rsid w:val="00CE00DC"/>
    <w:rsid w:val="00CE2398"/>
    <w:rsid w:val="00CE3786"/>
    <w:rsid w:val="00CE5334"/>
    <w:rsid w:val="00CE5588"/>
    <w:rsid w:val="00CE6512"/>
    <w:rsid w:val="00CE664C"/>
    <w:rsid w:val="00CE7CF5"/>
    <w:rsid w:val="00CF03E8"/>
    <w:rsid w:val="00CF07C2"/>
    <w:rsid w:val="00CF17CE"/>
    <w:rsid w:val="00CF1B2B"/>
    <w:rsid w:val="00CF1BE9"/>
    <w:rsid w:val="00CF25E2"/>
    <w:rsid w:val="00CF2F96"/>
    <w:rsid w:val="00CF343B"/>
    <w:rsid w:val="00CF3A95"/>
    <w:rsid w:val="00CF4521"/>
    <w:rsid w:val="00CF523A"/>
    <w:rsid w:val="00CF5E3B"/>
    <w:rsid w:val="00CF67F4"/>
    <w:rsid w:val="00CF6F24"/>
    <w:rsid w:val="00CF7619"/>
    <w:rsid w:val="00D019AB"/>
    <w:rsid w:val="00D03447"/>
    <w:rsid w:val="00D03E12"/>
    <w:rsid w:val="00D03F9B"/>
    <w:rsid w:val="00D0475C"/>
    <w:rsid w:val="00D12FBE"/>
    <w:rsid w:val="00D1314F"/>
    <w:rsid w:val="00D132C7"/>
    <w:rsid w:val="00D140AB"/>
    <w:rsid w:val="00D147E1"/>
    <w:rsid w:val="00D1613B"/>
    <w:rsid w:val="00D16D28"/>
    <w:rsid w:val="00D174D2"/>
    <w:rsid w:val="00D17EAB"/>
    <w:rsid w:val="00D17FD9"/>
    <w:rsid w:val="00D20DCD"/>
    <w:rsid w:val="00D217FC"/>
    <w:rsid w:val="00D2194B"/>
    <w:rsid w:val="00D21B4E"/>
    <w:rsid w:val="00D23AA4"/>
    <w:rsid w:val="00D23B8C"/>
    <w:rsid w:val="00D24670"/>
    <w:rsid w:val="00D25A2F"/>
    <w:rsid w:val="00D27954"/>
    <w:rsid w:val="00D3151B"/>
    <w:rsid w:val="00D329DB"/>
    <w:rsid w:val="00D32A92"/>
    <w:rsid w:val="00D33F69"/>
    <w:rsid w:val="00D3434A"/>
    <w:rsid w:val="00D34952"/>
    <w:rsid w:val="00D35E08"/>
    <w:rsid w:val="00D364E0"/>
    <w:rsid w:val="00D3654A"/>
    <w:rsid w:val="00D401F4"/>
    <w:rsid w:val="00D41744"/>
    <w:rsid w:val="00D41767"/>
    <w:rsid w:val="00D43482"/>
    <w:rsid w:val="00D43D02"/>
    <w:rsid w:val="00D460AE"/>
    <w:rsid w:val="00D46BD6"/>
    <w:rsid w:val="00D4764D"/>
    <w:rsid w:val="00D506DE"/>
    <w:rsid w:val="00D5187A"/>
    <w:rsid w:val="00D524AC"/>
    <w:rsid w:val="00D5354F"/>
    <w:rsid w:val="00D53AB3"/>
    <w:rsid w:val="00D54E42"/>
    <w:rsid w:val="00D554AC"/>
    <w:rsid w:val="00D56E9B"/>
    <w:rsid w:val="00D57C63"/>
    <w:rsid w:val="00D61859"/>
    <w:rsid w:val="00D62D0E"/>
    <w:rsid w:val="00D643F6"/>
    <w:rsid w:val="00D64F1E"/>
    <w:rsid w:val="00D65DB6"/>
    <w:rsid w:val="00D66B2A"/>
    <w:rsid w:val="00D70A90"/>
    <w:rsid w:val="00D7146D"/>
    <w:rsid w:val="00D717F0"/>
    <w:rsid w:val="00D7292F"/>
    <w:rsid w:val="00D72D99"/>
    <w:rsid w:val="00D73568"/>
    <w:rsid w:val="00D735B7"/>
    <w:rsid w:val="00D73BBF"/>
    <w:rsid w:val="00D74A7C"/>
    <w:rsid w:val="00D75943"/>
    <w:rsid w:val="00D80F02"/>
    <w:rsid w:val="00D8128F"/>
    <w:rsid w:val="00D8133D"/>
    <w:rsid w:val="00D82A53"/>
    <w:rsid w:val="00D83A24"/>
    <w:rsid w:val="00D84A7F"/>
    <w:rsid w:val="00D84BC3"/>
    <w:rsid w:val="00D86C48"/>
    <w:rsid w:val="00D86F5E"/>
    <w:rsid w:val="00D914F5"/>
    <w:rsid w:val="00D9193C"/>
    <w:rsid w:val="00D93C51"/>
    <w:rsid w:val="00D944C8"/>
    <w:rsid w:val="00D94FAB"/>
    <w:rsid w:val="00D965D7"/>
    <w:rsid w:val="00D9681E"/>
    <w:rsid w:val="00DA1681"/>
    <w:rsid w:val="00DA59E3"/>
    <w:rsid w:val="00DA60CA"/>
    <w:rsid w:val="00DA6CB0"/>
    <w:rsid w:val="00DB01F0"/>
    <w:rsid w:val="00DB0556"/>
    <w:rsid w:val="00DB0CBE"/>
    <w:rsid w:val="00DB1195"/>
    <w:rsid w:val="00DB1587"/>
    <w:rsid w:val="00DB1AC7"/>
    <w:rsid w:val="00DB1AD9"/>
    <w:rsid w:val="00DB20B9"/>
    <w:rsid w:val="00DB2927"/>
    <w:rsid w:val="00DB3892"/>
    <w:rsid w:val="00DB3F68"/>
    <w:rsid w:val="00DB4362"/>
    <w:rsid w:val="00DB5751"/>
    <w:rsid w:val="00DC02E5"/>
    <w:rsid w:val="00DC20AA"/>
    <w:rsid w:val="00DC2777"/>
    <w:rsid w:val="00DC3445"/>
    <w:rsid w:val="00DC3E1E"/>
    <w:rsid w:val="00DC4E20"/>
    <w:rsid w:val="00DC5970"/>
    <w:rsid w:val="00DD04A8"/>
    <w:rsid w:val="00DD1C48"/>
    <w:rsid w:val="00DD4D5D"/>
    <w:rsid w:val="00DD6EA0"/>
    <w:rsid w:val="00DE23E3"/>
    <w:rsid w:val="00DE2E8B"/>
    <w:rsid w:val="00DE3101"/>
    <w:rsid w:val="00DE3882"/>
    <w:rsid w:val="00DE462B"/>
    <w:rsid w:val="00DE6A86"/>
    <w:rsid w:val="00DE6F82"/>
    <w:rsid w:val="00DE7B85"/>
    <w:rsid w:val="00DF0D6F"/>
    <w:rsid w:val="00DF0F42"/>
    <w:rsid w:val="00DF0F85"/>
    <w:rsid w:val="00DF2ECB"/>
    <w:rsid w:val="00DF3331"/>
    <w:rsid w:val="00DF3E4C"/>
    <w:rsid w:val="00DF4729"/>
    <w:rsid w:val="00DF4A10"/>
    <w:rsid w:val="00DF4CFF"/>
    <w:rsid w:val="00DF4E9D"/>
    <w:rsid w:val="00DF5C9A"/>
    <w:rsid w:val="00DF7641"/>
    <w:rsid w:val="00DF7F15"/>
    <w:rsid w:val="00E00D64"/>
    <w:rsid w:val="00E0117A"/>
    <w:rsid w:val="00E01202"/>
    <w:rsid w:val="00E044D7"/>
    <w:rsid w:val="00E04725"/>
    <w:rsid w:val="00E050B2"/>
    <w:rsid w:val="00E05F92"/>
    <w:rsid w:val="00E06CF2"/>
    <w:rsid w:val="00E06E1E"/>
    <w:rsid w:val="00E07D5E"/>
    <w:rsid w:val="00E11486"/>
    <w:rsid w:val="00E11585"/>
    <w:rsid w:val="00E11910"/>
    <w:rsid w:val="00E11ABA"/>
    <w:rsid w:val="00E12F40"/>
    <w:rsid w:val="00E133D9"/>
    <w:rsid w:val="00E1395D"/>
    <w:rsid w:val="00E13E30"/>
    <w:rsid w:val="00E160B9"/>
    <w:rsid w:val="00E16AE5"/>
    <w:rsid w:val="00E173C8"/>
    <w:rsid w:val="00E20E70"/>
    <w:rsid w:val="00E21CDA"/>
    <w:rsid w:val="00E23A25"/>
    <w:rsid w:val="00E24D08"/>
    <w:rsid w:val="00E25BCD"/>
    <w:rsid w:val="00E270BC"/>
    <w:rsid w:val="00E27325"/>
    <w:rsid w:val="00E2790C"/>
    <w:rsid w:val="00E27E4E"/>
    <w:rsid w:val="00E320DF"/>
    <w:rsid w:val="00E3296D"/>
    <w:rsid w:val="00E32D00"/>
    <w:rsid w:val="00E35C70"/>
    <w:rsid w:val="00E35CD6"/>
    <w:rsid w:val="00E40B24"/>
    <w:rsid w:val="00E40EFD"/>
    <w:rsid w:val="00E41D1E"/>
    <w:rsid w:val="00E43DC8"/>
    <w:rsid w:val="00E43F0F"/>
    <w:rsid w:val="00E441DB"/>
    <w:rsid w:val="00E44B62"/>
    <w:rsid w:val="00E452B5"/>
    <w:rsid w:val="00E4597B"/>
    <w:rsid w:val="00E46BC2"/>
    <w:rsid w:val="00E46F6F"/>
    <w:rsid w:val="00E46FA2"/>
    <w:rsid w:val="00E4789D"/>
    <w:rsid w:val="00E52E51"/>
    <w:rsid w:val="00E5313B"/>
    <w:rsid w:val="00E53EF6"/>
    <w:rsid w:val="00E5561F"/>
    <w:rsid w:val="00E55E2C"/>
    <w:rsid w:val="00E561FB"/>
    <w:rsid w:val="00E60B8B"/>
    <w:rsid w:val="00E63197"/>
    <w:rsid w:val="00E64229"/>
    <w:rsid w:val="00E64658"/>
    <w:rsid w:val="00E64885"/>
    <w:rsid w:val="00E65DA0"/>
    <w:rsid w:val="00E66BDD"/>
    <w:rsid w:val="00E67743"/>
    <w:rsid w:val="00E67C62"/>
    <w:rsid w:val="00E67F25"/>
    <w:rsid w:val="00E70144"/>
    <w:rsid w:val="00E704E8"/>
    <w:rsid w:val="00E70907"/>
    <w:rsid w:val="00E71E15"/>
    <w:rsid w:val="00E763B3"/>
    <w:rsid w:val="00E76B1C"/>
    <w:rsid w:val="00E76E25"/>
    <w:rsid w:val="00E77669"/>
    <w:rsid w:val="00E77B85"/>
    <w:rsid w:val="00E83E9A"/>
    <w:rsid w:val="00E84E55"/>
    <w:rsid w:val="00E85205"/>
    <w:rsid w:val="00E874D2"/>
    <w:rsid w:val="00E87C18"/>
    <w:rsid w:val="00E90905"/>
    <w:rsid w:val="00E90CC5"/>
    <w:rsid w:val="00E90DED"/>
    <w:rsid w:val="00E91773"/>
    <w:rsid w:val="00E9229B"/>
    <w:rsid w:val="00E92603"/>
    <w:rsid w:val="00E92A46"/>
    <w:rsid w:val="00E93A59"/>
    <w:rsid w:val="00E94A68"/>
    <w:rsid w:val="00E9570C"/>
    <w:rsid w:val="00E97EBD"/>
    <w:rsid w:val="00EA039E"/>
    <w:rsid w:val="00EA1681"/>
    <w:rsid w:val="00EA221F"/>
    <w:rsid w:val="00EA4211"/>
    <w:rsid w:val="00EA4625"/>
    <w:rsid w:val="00EA4991"/>
    <w:rsid w:val="00EA673F"/>
    <w:rsid w:val="00EA69B9"/>
    <w:rsid w:val="00EA775B"/>
    <w:rsid w:val="00EA7B82"/>
    <w:rsid w:val="00EB01EE"/>
    <w:rsid w:val="00EB0AC6"/>
    <w:rsid w:val="00EB278A"/>
    <w:rsid w:val="00EB2F0E"/>
    <w:rsid w:val="00EB34AE"/>
    <w:rsid w:val="00EB5E48"/>
    <w:rsid w:val="00EB6E0F"/>
    <w:rsid w:val="00EB73D8"/>
    <w:rsid w:val="00EB74CD"/>
    <w:rsid w:val="00EC091B"/>
    <w:rsid w:val="00EC0CB2"/>
    <w:rsid w:val="00EC214A"/>
    <w:rsid w:val="00EC22B5"/>
    <w:rsid w:val="00EC3276"/>
    <w:rsid w:val="00EC37FF"/>
    <w:rsid w:val="00EC3D08"/>
    <w:rsid w:val="00EC3E2A"/>
    <w:rsid w:val="00EC4443"/>
    <w:rsid w:val="00EC478C"/>
    <w:rsid w:val="00EC5840"/>
    <w:rsid w:val="00EC5959"/>
    <w:rsid w:val="00EC6BF3"/>
    <w:rsid w:val="00ED0CAB"/>
    <w:rsid w:val="00ED2DBC"/>
    <w:rsid w:val="00ED3C41"/>
    <w:rsid w:val="00ED4443"/>
    <w:rsid w:val="00ED44DE"/>
    <w:rsid w:val="00ED605F"/>
    <w:rsid w:val="00ED75F4"/>
    <w:rsid w:val="00ED7F96"/>
    <w:rsid w:val="00EE0069"/>
    <w:rsid w:val="00EE0506"/>
    <w:rsid w:val="00EE07C7"/>
    <w:rsid w:val="00EE17B3"/>
    <w:rsid w:val="00EE23BE"/>
    <w:rsid w:val="00EE3763"/>
    <w:rsid w:val="00EE3C96"/>
    <w:rsid w:val="00EE5AE0"/>
    <w:rsid w:val="00EE5DC5"/>
    <w:rsid w:val="00EE7081"/>
    <w:rsid w:val="00EE7104"/>
    <w:rsid w:val="00EE7D25"/>
    <w:rsid w:val="00EF01D6"/>
    <w:rsid w:val="00EF041F"/>
    <w:rsid w:val="00EF118C"/>
    <w:rsid w:val="00EF2045"/>
    <w:rsid w:val="00EF2614"/>
    <w:rsid w:val="00EF312B"/>
    <w:rsid w:val="00EF375B"/>
    <w:rsid w:val="00EF3959"/>
    <w:rsid w:val="00EF3E38"/>
    <w:rsid w:val="00EF49B5"/>
    <w:rsid w:val="00EF55DD"/>
    <w:rsid w:val="00EF6C7B"/>
    <w:rsid w:val="00EF709F"/>
    <w:rsid w:val="00EF70C1"/>
    <w:rsid w:val="00EF7632"/>
    <w:rsid w:val="00F010AD"/>
    <w:rsid w:val="00F01D61"/>
    <w:rsid w:val="00F024A1"/>
    <w:rsid w:val="00F0309F"/>
    <w:rsid w:val="00F04484"/>
    <w:rsid w:val="00F04AEE"/>
    <w:rsid w:val="00F05DF6"/>
    <w:rsid w:val="00F100F2"/>
    <w:rsid w:val="00F1184D"/>
    <w:rsid w:val="00F121E4"/>
    <w:rsid w:val="00F15637"/>
    <w:rsid w:val="00F161AE"/>
    <w:rsid w:val="00F163F6"/>
    <w:rsid w:val="00F2012D"/>
    <w:rsid w:val="00F20DDD"/>
    <w:rsid w:val="00F21211"/>
    <w:rsid w:val="00F22669"/>
    <w:rsid w:val="00F227BC"/>
    <w:rsid w:val="00F244C4"/>
    <w:rsid w:val="00F24B05"/>
    <w:rsid w:val="00F24ED7"/>
    <w:rsid w:val="00F25E1E"/>
    <w:rsid w:val="00F2710A"/>
    <w:rsid w:val="00F30498"/>
    <w:rsid w:val="00F33824"/>
    <w:rsid w:val="00F33ADC"/>
    <w:rsid w:val="00F33C94"/>
    <w:rsid w:val="00F342E6"/>
    <w:rsid w:val="00F3441F"/>
    <w:rsid w:val="00F35503"/>
    <w:rsid w:val="00F35925"/>
    <w:rsid w:val="00F35EE1"/>
    <w:rsid w:val="00F368FA"/>
    <w:rsid w:val="00F37A08"/>
    <w:rsid w:val="00F4031B"/>
    <w:rsid w:val="00F41FF4"/>
    <w:rsid w:val="00F42069"/>
    <w:rsid w:val="00F42DF4"/>
    <w:rsid w:val="00F43046"/>
    <w:rsid w:val="00F43DF5"/>
    <w:rsid w:val="00F45B90"/>
    <w:rsid w:val="00F500B8"/>
    <w:rsid w:val="00F522D9"/>
    <w:rsid w:val="00F53439"/>
    <w:rsid w:val="00F54250"/>
    <w:rsid w:val="00F555A0"/>
    <w:rsid w:val="00F5656A"/>
    <w:rsid w:val="00F5772A"/>
    <w:rsid w:val="00F57E7D"/>
    <w:rsid w:val="00F6029A"/>
    <w:rsid w:val="00F628BD"/>
    <w:rsid w:val="00F63766"/>
    <w:rsid w:val="00F63BC3"/>
    <w:rsid w:val="00F63F3A"/>
    <w:rsid w:val="00F642BE"/>
    <w:rsid w:val="00F64568"/>
    <w:rsid w:val="00F650E4"/>
    <w:rsid w:val="00F667C3"/>
    <w:rsid w:val="00F66EAB"/>
    <w:rsid w:val="00F6771F"/>
    <w:rsid w:val="00F704A1"/>
    <w:rsid w:val="00F70543"/>
    <w:rsid w:val="00F709A5"/>
    <w:rsid w:val="00F71729"/>
    <w:rsid w:val="00F7418C"/>
    <w:rsid w:val="00F751E1"/>
    <w:rsid w:val="00F75B84"/>
    <w:rsid w:val="00F7610F"/>
    <w:rsid w:val="00F76FFD"/>
    <w:rsid w:val="00F77C7B"/>
    <w:rsid w:val="00F77F63"/>
    <w:rsid w:val="00F81595"/>
    <w:rsid w:val="00F816D6"/>
    <w:rsid w:val="00F82671"/>
    <w:rsid w:val="00F83531"/>
    <w:rsid w:val="00F83930"/>
    <w:rsid w:val="00F84334"/>
    <w:rsid w:val="00F85A45"/>
    <w:rsid w:val="00F85BAF"/>
    <w:rsid w:val="00F8645B"/>
    <w:rsid w:val="00F86573"/>
    <w:rsid w:val="00F8682D"/>
    <w:rsid w:val="00F87145"/>
    <w:rsid w:val="00F874EF"/>
    <w:rsid w:val="00F903C9"/>
    <w:rsid w:val="00F90AE9"/>
    <w:rsid w:val="00F90C94"/>
    <w:rsid w:val="00F90FB8"/>
    <w:rsid w:val="00F96A6D"/>
    <w:rsid w:val="00F96C1A"/>
    <w:rsid w:val="00F974A4"/>
    <w:rsid w:val="00F97D87"/>
    <w:rsid w:val="00FA12E7"/>
    <w:rsid w:val="00FA1DFE"/>
    <w:rsid w:val="00FA29AD"/>
    <w:rsid w:val="00FA29F3"/>
    <w:rsid w:val="00FA2B08"/>
    <w:rsid w:val="00FA2F09"/>
    <w:rsid w:val="00FA3AF4"/>
    <w:rsid w:val="00FA3EBE"/>
    <w:rsid w:val="00FA53B8"/>
    <w:rsid w:val="00FA7341"/>
    <w:rsid w:val="00FA750A"/>
    <w:rsid w:val="00FB016B"/>
    <w:rsid w:val="00FB04A9"/>
    <w:rsid w:val="00FB084E"/>
    <w:rsid w:val="00FB18CA"/>
    <w:rsid w:val="00FB46F0"/>
    <w:rsid w:val="00FB5D08"/>
    <w:rsid w:val="00FB640A"/>
    <w:rsid w:val="00FC00AB"/>
    <w:rsid w:val="00FC0C13"/>
    <w:rsid w:val="00FC1FFE"/>
    <w:rsid w:val="00FC2980"/>
    <w:rsid w:val="00FC2F92"/>
    <w:rsid w:val="00FC439F"/>
    <w:rsid w:val="00FC52D5"/>
    <w:rsid w:val="00FC5BEF"/>
    <w:rsid w:val="00FC5E93"/>
    <w:rsid w:val="00FC77C1"/>
    <w:rsid w:val="00FC789A"/>
    <w:rsid w:val="00FD0817"/>
    <w:rsid w:val="00FD11C2"/>
    <w:rsid w:val="00FD2875"/>
    <w:rsid w:val="00FD2C7B"/>
    <w:rsid w:val="00FD316A"/>
    <w:rsid w:val="00FD452C"/>
    <w:rsid w:val="00FD538F"/>
    <w:rsid w:val="00FD5648"/>
    <w:rsid w:val="00FD59D9"/>
    <w:rsid w:val="00FD604F"/>
    <w:rsid w:val="00FD7106"/>
    <w:rsid w:val="00FE1044"/>
    <w:rsid w:val="00FE10C0"/>
    <w:rsid w:val="00FE1481"/>
    <w:rsid w:val="00FE3850"/>
    <w:rsid w:val="00FE516C"/>
    <w:rsid w:val="00FE520B"/>
    <w:rsid w:val="00FE66E2"/>
    <w:rsid w:val="00FE69FF"/>
    <w:rsid w:val="00FE6AB4"/>
    <w:rsid w:val="00FE744F"/>
    <w:rsid w:val="00FE7BBC"/>
    <w:rsid w:val="00FF0FE7"/>
    <w:rsid w:val="00FF1A34"/>
    <w:rsid w:val="00FF1CFA"/>
    <w:rsid w:val="00FF2388"/>
    <w:rsid w:val="00FF2B48"/>
    <w:rsid w:val="00FF4AC1"/>
    <w:rsid w:val="00FF4B0B"/>
    <w:rsid w:val="00FF5274"/>
    <w:rsid w:val="00FF5552"/>
    <w:rsid w:val="00FF639E"/>
    <w:rsid w:val="00FF6433"/>
    <w:rsid w:val="00FF6642"/>
    <w:rsid w:val="00FF6D6F"/>
    <w:rsid w:val="00FF6EE2"/>
    <w:rsid w:val="00FF76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A194DB6"/>
  <w15:docId w15:val="{E147CB29-9754-4416-9BC3-E6B6E499CD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A0ED0"/>
    <w:pPr>
      <w:spacing w:line="360" w:lineRule="auto"/>
      <w:jc w:val="both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D123B"/>
    <w:pPr>
      <w:keepNext/>
      <w:keepLines/>
      <w:numPr>
        <w:numId w:val="1"/>
      </w:numPr>
      <w:spacing w:before="240" w:after="0"/>
      <w:jc w:val="center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B46F6"/>
    <w:pPr>
      <w:keepNext/>
      <w:keepLines/>
      <w:numPr>
        <w:ilvl w:val="1"/>
        <w:numId w:val="1"/>
      </w:numPr>
      <w:spacing w:before="40" w:after="0"/>
      <w:jc w:val="left"/>
      <w:outlineLvl w:val="1"/>
    </w:pPr>
    <w:rPr>
      <w:rFonts w:eastAsiaTheme="majorEastAsia" w:cstheme="majorBidi"/>
      <w:b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B46F6"/>
    <w:pPr>
      <w:keepNext/>
      <w:keepLines/>
      <w:numPr>
        <w:ilvl w:val="2"/>
        <w:numId w:val="1"/>
      </w:numPr>
      <w:spacing w:before="40" w:after="0"/>
      <w:jc w:val="left"/>
      <w:outlineLvl w:val="2"/>
    </w:pPr>
    <w:rPr>
      <w:rFonts w:eastAsiaTheme="majorEastAsia" w:cstheme="majorBidi"/>
      <w:b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12F40"/>
    <w:pPr>
      <w:keepNext/>
      <w:keepLines/>
      <w:numPr>
        <w:ilvl w:val="3"/>
        <w:numId w:val="1"/>
      </w:numPr>
      <w:spacing w:before="40" w:after="0"/>
      <w:jc w:val="left"/>
      <w:outlineLvl w:val="3"/>
    </w:pPr>
    <w:rPr>
      <w:rFonts w:eastAsiaTheme="majorEastAsia" w:cstheme="majorBidi"/>
      <w:b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6621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6621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6621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6621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6621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aliases w:val="Head,tabel"/>
    <w:link w:val="NoSpacingChar"/>
    <w:uiPriority w:val="1"/>
    <w:qFormat/>
    <w:rsid w:val="00E12F40"/>
    <w:pPr>
      <w:spacing w:after="0" w:line="240" w:lineRule="auto"/>
      <w:jc w:val="both"/>
    </w:pPr>
    <w:rPr>
      <w:rFonts w:ascii="Times New Roman" w:hAnsi="Times New Roman"/>
    </w:rPr>
  </w:style>
  <w:style w:type="character" w:customStyle="1" w:styleId="Heading1Char">
    <w:name w:val="Heading 1 Char"/>
    <w:basedOn w:val="DefaultParagraphFont"/>
    <w:link w:val="Heading1"/>
    <w:uiPriority w:val="9"/>
    <w:rsid w:val="009D123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AB46F6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AB46F6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12F40"/>
    <w:rPr>
      <w:rFonts w:ascii="Times New Roman" w:eastAsiaTheme="majorEastAsia" w:hAnsi="Times New Roman" w:cstheme="majorBidi"/>
      <w:b/>
      <w:iC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A6621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A662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A6621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A662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A662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E179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E179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D6EA0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DD6EA0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D6EA0"/>
    <w:rPr>
      <w:rFonts w:ascii="Times New Roman" w:hAnsi="Times New Roman"/>
    </w:rPr>
  </w:style>
  <w:style w:type="paragraph" w:styleId="ListParagraph">
    <w:name w:val="List Paragraph"/>
    <w:aliases w:val="Paragraf ISI,normal,awal,List Paragraph2,Body of text"/>
    <w:basedOn w:val="Normal"/>
    <w:link w:val="ListParagraphChar"/>
    <w:uiPriority w:val="34"/>
    <w:qFormat/>
    <w:rsid w:val="008F0779"/>
    <w:pPr>
      <w:spacing w:line="259" w:lineRule="auto"/>
      <w:ind w:left="720"/>
      <w:contextualSpacing/>
      <w:jc w:val="left"/>
    </w:pPr>
    <w:rPr>
      <w:rFonts w:asciiTheme="minorHAnsi" w:hAnsiTheme="minorHAnsi"/>
    </w:rPr>
  </w:style>
  <w:style w:type="table" w:styleId="TableGrid">
    <w:name w:val="Table Grid"/>
    <w:basedOn w:val="TableNormal"/>
    <w:uiPriority w:val="39"/>
    <w:rsid w:val="0076784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6F63C0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</w:rPr>
  </w:style>
  <w:style w:type="character" w:customStyle="1" w:styleId="a">
    <w:name w:val="a"/>
    <w:basedOn w:val="DefaultParagraphFont"/>
    <w:rsid w:val="006F63C0"/>
  </w:style>
  <w:style w:type="character" w:customStyle="1" w:styleId="ListParagraphChar">
    <w:name w:val="List Paragraph Char"/>
    <w:aliases w:val="Paragraf ISI Char,normal Char,awal Char,List Paragraph2 Char,Body of text Char"/>
    <w:basedOn w:val="DefaultParagraphFont"/>
    <w:link w:val="ListParagraph"/>
    <w:uiPriority w:val="34"/>
    <w:qFormat/>
    <w:rsid w:val="007654F7"/>
  </w:style>
  <w:style w:type="paragraph" w:styleId="NormalWeb">
    <w:name w:val="Normal (Web)"/>
    <w:basedOn w:val="Normal"/>
    <w:uiPriority w:val="99"/>
    <w:semiHidden/>
    <w:unhideWhenUsed/>
    <w:rsid w:val="00B67CAA"/>
    <w:pPr>
      <w:spacing w:before="100" w:beforeAutospacing="1" w:after="100" w:afterAutospacing="1" w:line="240" w:lineRule="auto"/>
      <w:jc w:val="left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B67CAA"/>
    <w:rPr>
      <w:color w:val="0000FF"/>
      <w:u w:val="single"/>
    </w:rPr>
  </w:style>
  <w:style w:type="character" w:customStyle="1" w:styleId="mw-headline">
    <w:name w:val="mw-headline"/>
    <w:basedOn w:val="DefaultParagraphFont"/>
    <w:rsid w:val="00B67CAA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C108A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2B5C3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1">
    <w:name w:val="toc 1"/>
    <w:basedOn w:val="Normal"/>
    <w:next w:val="Normal"/>
    <w:autoRedefine/>
    <w:uiPriority w:val="39"/>
    <w:unhideWhenUsed/>
    <w:rsid w:val="0000676D"/>
    <w:pPr>
      <w:tabs>
        <w:tab w:val="left" w:pos="1134"/>
        <w:tab w:val="right" w:leader="dot" w:pos="7928"/>
      </w:tabs>
      <w:spacing w:after="480"/>
      <w:jc w:val="center"/>
    </w:pPr>
    <w:rPr>
      <w:b/>
      <w:noProof/>
      <w:sz w:val="24"/>
    </w:rPr>
  </w:style>
  <w:style w:type="paragraph" w:styleId="TOC2">
    <w:name w:val="toc 2"/>
    <w:basedOn w:val="Normal"/>
    <w:next w:val="Normal"/>
    <w:autoRedefine/>
    <w:uiPriority w:val="39"/>
    <w:unhideWhenUsed/>
    <w:rsid w:val="00397EA5"/>
    <w:pPr>
      <w:tabs>
        <w:tab w:val="left" w:pos="1701"/>
        <w:tab w:val="right" w:leader="dot" w:pos="7928"/>
      </w:tabs>
      <w:spacing w:after="0"/>
    </w:pPr>
    <w:rPr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397EA5"/>
    <w:pPr>
      <w:tabs>
        <w:tab w:val="left" w:pos="1418"/>
        <w:tab w:val="right" w:leader="dot" w:pos="7928"/>
      </w:tabs>
      <w:spacing w:after="0"/>
      <w:ind w:left="1560" w:hanging="992"/>
    </w:pPr>
    <w:rPr>
      <w:noProof/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A68DC"/>
    <w:pPr>
      <w:numPr>
        <w:numId w:val="0"/>
      </w:num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</w:rPr>
  </w:style>
  <w:style w:type="paragraph" w:styleId="TableofFigures">
    <w:name w:val="table of figures"/>
    <w:basedOn w:val="Normal"/>
    <w:next w:val="Normal"/>
    <w:uiPriority w:val="99"/>
    <w:unhideWhenUsed/>
    <w:rsid w:val="009D123B"/>
    <w:pPr>
      <w:spacing w:after="0" w:line="240" w:lineRule="auto"/>
    </w:pPr>
    <w:rPr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2C2502"/>
    <w:pPr>
      <w:spacing w:line="256" w:lineRule="auto"/>
      <w:jc w:val="left"/>
    </w:pPr>
    <w:rPr>
      <w:rFonts w:ascii="Calibri" w:eastAsia="Calibri" w:hAnsi="Calibri" w:cs="Times New Roman"/>
      <w:lang w:val="id-ID"/>
    </w:rPr>
  </w:style>
  <w:style w:type="paragraph" w:styleId="BodyText">
    <w:name w:val="Body Text"/>
    <w:basedOn w:val="Normal"/>
    <w:link w:val="BodyTextChar"/>
    <w:uiPriority w:val="1"/>
    <w:qFormat/>
    <w:rsid w:val="005F1368"/>
    <w:pPr>
      <w:widowControl w:val="0"/>
      <w:autoSpaceDE w:val="0"/>
      <w:autoSpaceDN w:val="0"/>
      <w:spacing w:after="0" w:line="240" w:lineRule="auto"/>
      <w:jc w:val="left"/>
    </w:pPr>
    <w:rPr>
      <w:rFonts w:eastAsia="Times New Roman" w:cs="Times New Roman"/>
      <w:sz w:val="28"/>
      <w:szCs w:val="28"/>
    </w:rPr>
  </w:style>
  <w:style w:type="character" w:customStyle="1" w:styleId="BodyTextChar">
    <w:name w:val="Body Text Char"/>
    <w:basedOn w:val="DefaultParagraphFont"/>
    <w:link w:val="BodyText"/>
    <w:uiPriority w:val="1"/>
    <w:rsid w:val="005F1368"/>
    <w:rPr>
      <w:rFonts w:ascii="Times New Roman" w:eastAsia="Times New Roman" w:hAnsi="Times New Roman" w:cs="Times New Roman"/>
      <w:sz w:val="28"/>
      <w:szCs w:val="28"/>
    </w:rPr>
  </w:style>
  <w:style w:type="paragraph" w:styleId="TOC4">
    <w:name w:val="toc 4"/>
    <w:basedOn w:val="Normal"/>
    <w:next w:val="Normal"/>
    <w:autoRedefine/>
    <w:uiPriority w:val="39"/>
    <w:unhideWhenUsed/>
    <w:rsid w:val="00273970"/>
    <w:pPr>
      <w:spacing w:after="100" w:line="259" w:lineRule="auto"/>
      <w:ind w:left="660"/>
      <w:jc w:val="left"/>
    </w:pPr>
    <w:rPr>
      <w:rFonts w:asciiTheme="minorHAnsi" w:eastAsiaTheme="minorEastAsia" w:hAnsiTheme="minorHAnsi"/>
    </w:rPr>
  </w:style>
  <w:style w:type="paragraph" w:styleId="TOC5">
    <w:name w:val="toc 5"/>
    <w:basedOn w:val="Normal"/>
    <w:next w:val="Normal"/>
    <w:autoRedefine/>
    <w:uiPriority w:val="39"/>
    <w:unhideWhenUsed/>
    <w:rsid w:val="00273970"/>
    <w:pPr>
      <w:spacing w:after="100" w:line="259" w:lineRule="auto"/>
      <w:ind w:left="880"/>
      <w:jc w:val="left"/>
    </w:pPr>
    <w:rPr>
      <w:rFonts w:asciiTheme="minorHAnsi" w:eastAsiaTheme="minorEastAsia" w:hAnsiTheme="minorHAnsi"/>
    </w:rPr>
  </w:style>
  <w:style w:type="paragraph" w:styleId="TOC6">
    <w:name w:val="toc 6"/>
    <w:basedOn w:val="Normal"/>
    <w:next w:val="Normal"/>
    <w:autoRedefine/>
    <w:uiPriority w:val="39"/>
    <w:unhideWhenUsed/>
    <w:rsid w:val="00273970"/>
    <w:pPr>
      <w:spacing w:after="100" w:line="259" w:lineRule="auto"/>
      <w:ind w:left="1100"/>
      <w:jc w:val="left"/>
    </w:pPr>
    <w:rPr>
      <w:rFonts w:asciiTheme="minorHAnsi" w:eastAsiaTheme="minorEastAsia" w:hAnsiTheme="minorHAnsi"/>
    </w:rPr>
  </w:style>
  <w:style w:type="paragraph" w:styleId="TOC7">
    <w:name w:val="toc 7"/>
    <w:basedOn w:val="Normal"/>
    <w:next w:val="Normal"/>
    <w:autoRedefine/>
    <w:uiPriority w:val="39"/>
    <w:unhideWhenUsed/>
    <w:rsid w:val="00273970"/>
    <w:pPr>
      <w:spacing w:after="100" w:line="259" w:lineRule="auto"/>
      <w:ind w:left="1320"/>
      <w:jc w:val="left"/>
    </w:pPr>
    <w:rPr>
      <w:rFonts w:asciiTheme="minorHAnsi" w:eastAsiaTheme="minorEastAsia" w:hAnsiTheme="minorHAnsi"/>
    </w:rPr>
  </w:style>
  <w:style w:type="paragraph" w:styleId="TOC8">
    <w:name w:val="toc 8"/>
    <w:basedOn w:val="Normal"/>
    <w:next w:val="Normal"/>
    <w:autoRedefine/>
    <w:uiPriority w:val="39"/>
    <w:unhideWhenUsed/>
    <w:rsid w:val="00273970"/>
    <w:pPr>
      <w:spacing w:after="100" w:line="259" w:lineRule="auto"/>
      <w:ind w:left="1540"/>
      <w:jc w:val="left"/>
    </w:pPr>
    <w:rPr>
      <w:rFonts w:asciiTheme="minorHAnsi" w:eastAsiaTheme="minorEastAsia" w:hAnsiTheme="minorHAnsi"/>
    </w:rPr>
  </w:style>
  <w:style w:type="paragraph" w:styleId="TOC9">
    <w:name w:val="toc 9"/>
    <w:basedOn w:val="Normal"/>
    <w:next w:val="Normal"/>
    <w:autoRedefine/>
    <w:uiPriority w:val="39"/>
    <w:unhideWhenUsed/>
    <w:rsid w:val="00273970"/>
    <w:pPr>
      <w:spacing w:after="100" w:line="259" w:lineRule="auto"/>
      <w:ind w:left="1760"/>
      <w:jc w:val="left"/>
    </w:pPr>
    <w:rPr>
      <w:rFonts w:asciiTheme="minorHAnsi" w:eastAsiaTheme="minorEastAsia" w:hAnsiTheme="minorHAnsi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010DAD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80544"/>
    <w:rPr>
      <w:b/>
      <w:bCs/>
    </w:rPr>
  </w:style>
  <w:style w:type="character" w:styleId="Emphasis">
    <w:name w:val="Emphasis"/>
    <w:basedOn w:val="DefaultParagraphFont"/>
    <w:uiPriority w:val="20"/>
    <w:qFormat/>
    <w:rsid w:val="00580544"/>
    <w:rPr>
      <w:i/>
      <w:iCs/>
    </w:rPr>
  </w:style>
  <w:style w:type="character" w:customStyle="1" w:styleId="pl-s">
    <w:name w:val="pl-s"/>
    <w:basedOn w:val="DefaultParagraphFont"/>
    <w:rsid w:val="00FD0817"/>
  </w:style>
  <w:style w:type="character" w:customStyle="1" w:styleId="pl-c1">
    <w:name w:val="pl-c1"/>
    <w:basedOn w:val="DefaultParagraphFont"/>
    <w:rsid w:val="00FD0817"/>
  </w:style>
  <w:style w:type="character" w:customStyle="1" w:styleId="pl-s1">
    <w:name w:val="pl-s1"/>
    <w:basedOn w:val="DefaultParagraphFont"/>
    <w:rsid w:val="00FD0817"/>
  </w:style>
  <w:style w:type="character" w:customStyle="1" w:styleId="pl-smi">
    <w:name w:val="pl-smi"/>
    <w:basedOn w:val="DefaultParagraphFont"/>
    <w:rsid w:val="00FD0817"/>
  </w:style>
  <w:style w:type="character" w:customStyle="1" w:styleId="pl-k">
    <w:name w:val="pl-k"/>
    <w:basedOn w:val="DefaultParagraphFont"/>
    <w:rsid w:val="00FD0817"/>
  </w:style>
  <w:style w:type="character" w:customStyle="1" w:styleId="pl-en">
    <w:name w:val="pl-en"/>
    <w:basedOn w:val="DefaultParagraphFont"/>
    <w:rsid w:val="00FD0817"/>
  </w:style>
  <w:style w:type="character" w:customStyle="1" w:styleId="pl-pds">
    <w:name w:val="pl-pds"/>
    <w:basedOn w:val="DefaultParagraphFont"/>
    <w:rsid w:val="00FD0817"/>
  </w:style>
  <w:style w:type="character" w:customStyle="1" w:styleId="pl-e">
    <w:name w:val="pl-e"/>
    <w:basedOn w:val="DefaultParagraphFont"/>
    <w:rsid w:val="00FD0817"/>
  </w:style>
  <w:style w:type="character" w:customStyle="1" w:styleId="pl-ent">
    <w:name w:val="pl-ent"/>
    <w:basedOn w:val="DefaultParagraphFont"/>
    <w:rsid w:val="00FD0817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3586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35861"/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styleId="PlaceholderText">
    <w:name w:val="Placeholder Text"/>
    <w:basedOn w:val="DefaultParagraphFont"/>
    <w:uiPriority w:val="99"/>
    <w:semiHidden/>
    <w:rsid w:val="00635640"/>
    <w:rPr>
      <w:color w:val="808080"/>
    </w:rPr>
  </w:style>
  <w:style w:type="character" w:customStyle="1" w:styleId="NoSpacingChar">
    <w:name w:val="No Spacing Char"/>
    <w:aliases w:val="Head Char,tabel Char"/>
    <w:basedOn w:val="DefaultParagraphFont"/>
    <w:link w:val="NoSpacing"/>
    <w:uiPriority w:val="1"/>
    <w:rsid w:val="0040177A"/>
    <w:rPr>
      <w:rFonts w:ascii="Times New Roman" w:hAnsi="Times New Roman"/>
    </w:rPr>
  </w:style>
  <w:style w:type="character" w:styleId="SubtleEmphasis">
    <w:name w:val="Subtle Emphasis"/>
    <w:aliases w:val="Tabel"/>
    <w:basedOn w:val="DefaultParagraphFont"/>
    <w:uiPriority w:val="19"/>
    <w:qFormat/>
    <w:rsid w:val="002C426F"/>
    <w:rPr>
      <w:rFonts w:eastAsiaTheme="majorEastAsia" w:cstheme="majorBidi"/>
      <w:iCs/>
      <w:spacing w:val="5"/>
      <w:kern w:val="28"/>
      <w:sz w:val="24"/>
      <w:szCs w:val="52"/>
    </w:rPr>
  </w:style>
  <w:style w:type="character" w:customStyle="1" w:styleId="TitleChar">
    <w:name w:val="Title Char"/>
    <w:aliases w:val="Gambar Char,Heading 10 Char"/>
    <w:basedOn w:val="DefaultParagraphFont"/>
    <w:link w:val="Title"/>
    <w:uiPriority w:val="10"/>
    <w:locked/>
    <w:rsid w:val="00ED7F96"/>
    <w:rPr>
      <w:rFonts w:ascii="Times New Roman" w:eastAsia="Times New Roman" w:hAnsi="Times New Roman" w:cs="Times New Roman"/>
      <w:bCs/>
      <w:kern w:val="28"/>
      <w:sz w:val="24"/>
      <w:szCs w:val="32"/>
    </w:rPr>
  </w:style>
  <w:style w:type="paragraph" w:styleId="Title">
    <w:name w:val="Title"/>
    <w:aliases w:val="Gambar,Heading 10"/>
    <w:basedOn w:val="Normal"/>
    <w:next w:val="Normal"/>
    <w:link w:val="TitleChar"/>
    <w:uiPriority w:val="10"/>
    <w:qFormat/>
    <w:rsid w:val="00ED7F96"/>
    <w:pPr>
      <w:numPr>
        <w:numId w:val="31"/>
      </w:numPr>
      <w:spacing w:before="240" w:after="60"/>
      <w:jc w:val="center"/>
      <w:outlineLvl w:val="0"/>
    </w:pPr>
    <w:rPr>
      <w:rFonts w:eastAsia="Times New Roman" w:cs="Times New Roman"/>
      <w:bCs/>
      <w:kern w:val="28"/>
      <w:sz w:val="24"/>
      <w:szCs w:val="32"/>
    </w:rPr>
  </w:style>
  <w:style w:type="character" w:customStyle="1" w:styleId="TitleChar1">
    <w:name w:val="Title Char1"/>
    <w:basedOn w:val="DefaultParagraphFont"/>
    <w:uiPriority w:val="10"/>
    <w:rsid w:val="00781E35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styleId="FollowedHyperlink">
    <w:name w:val="FollowedHyperlink"/>
    <w:basedOn w:val="DefaultParagraphFont"/>
    <w:uiPriority w:val="99"/>
    <w:semiHidden/>
    <w:unhideWhenUsed/>
    <w:rsid w:val="0042610A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2341A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F8433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8433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84334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8433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84334"/>
    <w:rPr>
      <w:rFonts w:ascii="Times New Roman" w:hAnsi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5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7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59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6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25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49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66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4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40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16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85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03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57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15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51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080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94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95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4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5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34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88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90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658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9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2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7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9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86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17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5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27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13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490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38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21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35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39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29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64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96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8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502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5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9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260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23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79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37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98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9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731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525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68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49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153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49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791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22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621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96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001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61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805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11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89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5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89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863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76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07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21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674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3502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37138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69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151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1763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09963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1608405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711821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6569873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015038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4850368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471974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40182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149957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82558241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3864143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0962475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59829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720792061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6478572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53550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747897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16671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357807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3292972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42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5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323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4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7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0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56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129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61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96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21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07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28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006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15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63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3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4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18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656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2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64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34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134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43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4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027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789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79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10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610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62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2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0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3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124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09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68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925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73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56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1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630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87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97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5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54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03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8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33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1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9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15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879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5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239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85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7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286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67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6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1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5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72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938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33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218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3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13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84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2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7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40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4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1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40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364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48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02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84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5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8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5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777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13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46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461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55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524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88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563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78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326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88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75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762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14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605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430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0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848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60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3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0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74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234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145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38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0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728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3.xml"/><Relationship Id="rId18" Type="http://schemas.openxmlformats.org/officeDocument/2006/relationships/header" Target="header4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footer" Target="footer4.xml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A869640FEEBF41149FF2999554A697A4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4318F51-18A0-4050-BF82-F9414D4A39FD}"/>
      </w:docPartPr>
      <w:docPartBody>
        <w:p w:rsidR="00B342CC" w:rsidRDefault="00257F3D" w:rsidP="00257F3D">
          <w:pPr>
            <w:pStyle w:val="A869640FEEBF41149FF2999554A697A4"/>
          </w:pPr>
          <w:r>
            <w:rPr>
              <w:rStyle w:val="PlaceholderText"/>
            </w:rPr>
            <w:t>[Author]</w:t>
          </w:r>
        </w:p>
      </w:docPartBody>
    </w:docPart>
    <w:docPart>
      <w:docPartPr>
        <w:name w:val="C23D5E2DF95D41498FE2C857C29383F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B7ABF15-0ACD-46F3-BA19-B4FB0BCE41B8}"/>
      </w:docPartPr>
      <w:docPartBody>
        <w:p w:rsidR="00B342CC" w:rsidRDefault="00257F3D" w:rsidP="00257F3D">
          <w:pPr>
            <w:pStyle w:val="C23D5E2DF95D41498FE2C857C29383FC"/>
          </w:pPr>
          <w:r>
            <w:rPr>
              <w:rStyle w:val="PlaceholderText"/>
            </w:rPr>
            <w:t>[Author]</w:t>
          </w:r>
        </w:p>
      </w:docPartBody>
    </w:docPart>
    <w:docPart>
      <w:docPartPr>
        <w:name w:val="F85DB49D8752466089639C22C817632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A1B4BFA9-E45B-406A-B5E8-E11CE1AC9F09}"/>
      </w:docPartPr>
      <w:docPartBody>
        <w:p w:rsidR="001F65C2" w:rsidRDefault="00382E60" w:rsidP="00382E60">
          <w:pPr>
            <w:pStyle w:val="F85DB49D8752466089639C22C817632B"/>
          </w:pPr>
          <w:r>
            <w:rPr>
              <w:rStyle w:val="PlaceholderText"/>
            </w:rPr>
            <w:t>[Author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57F3D"/>
    <w:rsid w:val="000253BB"/>
    <w:rsid w:val="000512ED"/>
    <w:rsid w:val="0005418D"/>
    <w:rsid w:val="0006525C"/>
    <w:rsid w:val="00082C40"/>
    <w:rsid w:val="00084675"/>
    <w:rsid w:val="00093B0D"/>
    <w:rsid w:val="0009668B"/>
    <w:rsid w:val="000A794C"/>
    <w:rsid w:val="000C0511"/>
    <w:rsid w:val="000C4560"/>
    <w:rsid w:val="00117976"/>
    <w:rsid w:val="001210FA"/>
    <w:rsid w:val="00122508"/>
    <w:rsid w:val="00132605"/>
    <w:rsid w:val="0014396A"/>
    <w:rsid w:val="0015451C"/>
    <w:rsid w:val="00183A43"/>
    <w:rsid w:val="001A5633"/>
    <w:rsid w:val="001C1E0A"/>
    <w:rsid w:val="001D2239"/>
    <w:rsid w:val="001F65C2"/>
    <w:rsid w:val="00221190"/>
    <w:rsid w:val="0023456A"/>
    <w:rsid w:val="00257F3D"/>
    <w:rsid w:val="00295F31"/>
    <w:rsid w:val="002C0C44"/>
    <w:rsid w:val="002D0765"/>
    <w:rsid w:val="00302F01"/>
    <w:rsid w:val="003260DD"/>
    <w:rsid w:val="00334581"/>
    <w:rsid w:val="00346ADD"/>
    <w:rsid w:val="00350709"/>
    <w:rsid w:val="00354488"/>
    <w:rsid w:val="00366D72"/>
    <w:rsid w:val="00371CB9"/>
    <w:rsid w:val="0037345A"/>
    <w:rsid w:val="00373A8B"/>
    <w:rsid w:val="00382E60"/>
    <w:rsid w:val="00386D1F"/>
    <w:rsid w:val="003B3404"/>
    <w:rsid w:val="00406FD1"/>
    <w:rsid w:val="004533E9"/>
    <w:rsid w:val="004861F0"/>
    <w:rsid w:val="00497EFC"/>
    <w:rsid w:val="004A3C26"/>
    <w:rsid w:val="004B7950"/>
    <w:rsid w:val="004D3602"/>
    <w:rsid w:val="004E1F14"/>
    <w:rsid w:val="00502645"/>
    <w:rsid w:val="00510960"/>
    <w:rsid w:val="005275AD"/>
    <w:rsid w:val="00553DCE"/>
    <w:rsid w:val="005712B8"/>
    <w:rsid w:val="005917FA"/>
    <w:rsid w:val="005D13D3"/>
    <w:rsid w:val="005D15A7"/>
    <w:rsid w:val="005D2923"/>
    <w:rsid w:val="005E66D0"/>
    <w:rsid w:val="005F4FBB"/>
    <w:rsid w:val="0061212F"/>
    <w:rsid w:val="006A7920"/>
    <w:rsid w:val="006F4936"/>
    <w:rsid w:val="007316EB"/>
    <w:rsid w:val="007C3DD0"/>
    <w:rsid w:val="007D688A"/>
    <w:rsid w:val="007E4E62"/>
    <w:rsid w:val="00835A98"/>
    <w:rsid w:val="00887AE6"/>
    <w:rsid w:val="008915A0"/>
    <w:rsid w:val="008E576B"/>
    <w:rsid w:val="009530F2"/>
    <w:rsid w:val="00970B31"/>
    <w:rsid w:val="00991516"/>
    <w:rsid w:val="009966EE"/>
    <w:rsid w:val="00997B10"/>
    <w:rsid w:val="009E597B"/>
    <w:rsid w:val="00A2035B"/>
    <w:rsid w:val="00A643DA"/>
    <w:rsid w:val="00A734BF"/>
    <w:rsid w:val="00A74A06"/>
    <w:rsid w:val="00A87717"/>
    <w:rsid w:val="00A91550"/>
    <w:rsid w:val="00A96602"/>
    <w:rsid w:val="00AB23BD"/>
    <w:rsid w:val="00AC5056"/>
    <w:rsid w:val="00AD7162"/>
    <w:rsid w:val="00B326DF"/>
    <w:rsid w:val="00B342CC"/>
    <w:rsid w:val="00B5768F"/>
    <w:rsid w:val="00BA52CD"/>
    <w:rsid w:val="00BB1D8B"/>
    <w:rsid w:val="00C05B84"/>
    <w:rsid w:val="00C52B4F"/>
    <w:rsid w:val="00C67579"/>
    <w:rsid w:val="00CB0270"/>
    <w:rsid w:val="00CC1710"/>
    <w:rsid w:val="00CC4229"/>
    <w:rsid w:val="00CD6086"/>
    <w:rsid w:val="00CF2CAB"/>
    <w:rsid w:val="00DA520E"/>
    <w:rsid w:val="00DF51C2"/>
    <w:rsid w:val="00E03B02"/>
    <w:rsid w:val="00E121ED"/>
    <w:rsid w:val="00E160B9"/>
    <w:rsid w:val="00E3376A"/>
    <w:rsid w:val="00E46F42"/>
    <w:rsid w:val="00E60B8B"/>
    <w:rsid w:val="00E6244D"/>
    <w:rsid w:val="00E76EF9"/>
    <w:rsid w:val="00EB55C1"/>
    <w:rsid w:val="00EC4480"/>
    <w:rsid w:val="00EC73EF"/>
    <w:rsid w:val="00EF2192"/>
    <w:rsid w:val="00F17FEE"/>
    <w:rsid w:val="00F24788"/>
    <w:rsid w:val="00F3152F"/>
    <w:rsid w:val="00F43DF5"/>
    <w:rsid w:val="00F51106"/>
    <w:rsid w:val="00F55732"/>
    <w:rsid w:val="00F96842"/>
    <w:rsid w:val="00FA0514"/>
    <w:rsid w:val="00FB39D8"/>
    <w:rsid w:val="00FD4DD8"/>
    <w:rsid w:val="00FD59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82E60"/>
    <w:rPr>
      <w:color w:val="808080"/>
    </w:rPr>
  </w:style>
  <w:style w:type="paragraph" w:customStyle="1" w:styleId="A869640FEEBF41149FF2999554A697A4">
    <w:name w:val="A869640FEEBF41149FF2999554A697A4"/>
    <w:rsid w:val="00257F3D"/>
  </w:style>
  <w:style w:type="paragraph" w:customStyle="1" w:styleId="C23D5E2DF95D41498FE2C857C29383FC">
    <w:name w:val="C23D5E2DF95D41498FE2C857C29383FC"/>
    <w:rsid w:val="00257F3D"/>
  </w:style>
  <w:style w:type="paragraph" w:customStyle="1" w:styleId="F85DB49D8752466089639C22C817632B">
    <w:name w:val="F85DB49D8752466089639C22C817632B"/>
    <w:rsid w:val="00382E60"/>
    <w:rPr>
      <w:kern w:val="2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Relationship Id="rId6" Type="http://schemas.microsoft.com/office/2011/relationships/webextension" Target="webextension6.xml"/><Relationship Id="rId5" Type="http://schemas.microsoft.com/office/2011/relationships/webextension" Target="webextension5.xml"/><Relationship Id="rId4" Type="http://schemas.microsoft.com/office/2011/relationships/webextension" Target="webextension4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1">
    <wetp:webextensionref xmlns:r="http://schemas.openxmlformats.org/officeDocument/2006/relationships" r:id="rId1"/>
  </wetp:taskpane>
  <wetp:taskpane dockstate="right" visibility="0" width="350" row="1">
    <wetp:webextensionref xmlns:r="http://schemas.openxmlformats.org/officeDocument/2006/relationships" r:id="rId2"/>
  </wetp:taskpane>
  <wetp:taskpane dockstate="right" visibility="0" width="350" row="2">
    <wetp:webextensionref xmlns:r="http://schemas.openxmlformats.org/officeDocument/2006/relationships" r:id="rId3"/>
  </wetp:taskpane>
  <wetp:taskpane dockstate="right" visibility="0" width="350" row="2">
    <wetp:webextensionref xmlns:r="http://schemas.openxmlformats.org/officeDocument/2006/relationships" r:id="rId4"/>
  </wetp:taskpane>
  <wetp:taskpane dockstate="right" visibility="0" width="350" row="3">
    <wetp:webextensionref xmlns:r="http://schemas.openxmlformats.org/officeDocument/2006/relationships" r:id="rId5"/>
  </wetp:taskpane>
  <wetp:taskpane dockstate="right" visibility="0" width="350" row="4">
    <wetp:webextensionref xmlns:r="http://schemas.openxmlformats.org/officeDocument/2006/relationships" r:id="rId6"/>
  </wetp:taskpane>
</wetp:taskpanes>
</file>

<file path=word/webextensions/webextension1.xml><?xml version="1.0" encoding="utf-8"?>
<we:webextension xmlns:we="http://schemas.microsoft.com/office/webextensions/webextension/2010/11" id="{6BA6A7DE-D0C0-4C82-ADAC-38A4273A1FAB}">
  <we:reference id="wa104382081" version="1.55.1.0" store="en-US" storeType="OMEX"/>
  <we:alternateReferences>
    <we:reference id="wa104382081" version="1.55.1.0" store="wa104382081" storeType="OMEX"/>
  </we:alternateReferences>
  <we:properties>
    <we:property name="MENDELEY_CITATIONS" value="[]"/>
    <we:property name="MENDELEY_CITATIONS_STYLE" value="{&quot;id&quot;:&quot;https://www.zotero.org/styles/apa&quot;,&quot;title&quot;:&quot;American Psychological Association 7th edition&quot;,&quot;format&quot;:&quot;author-date&quot;,&quot;defaultLocale&quot;:null,&quot;isLocaleCodeValid&quot;:true}"/>
  </we:properties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07F1BA70-1608-416D-B18C-1B93EC5DE0A1}">
  <we:reference id="wa200005669" version="2.0.0.0" store="en-US" storeType="OMEX"/>
  <we:alternateReferences>
    <we:reference id="wa200005669" version="2.0.0.0" store="en-US" storeType="OMEX"/>
  </we:alternateReferences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1ED5FAF-9A5F-433D-8645-94CF4FF7636E}">
  <we:reference id="wa200005287" version="1.0.0.3" store="en-US" storeType="OMEX"/>
  <we:alternateReferences>
    <we:reference id="wa200005287" version="1.0.0.3" store="en-US" storeType="OMEX"/>
  </we:alternateReferences>
  <we:properties/>
  <we:bindings/>
  <we:snapshot xmlns:r="http://schemas.openxmlformats.org/officeDocument/2006/relationships"/>
</we:webextension>
</file>

<file path=word/webextensions/webextension4.xml><?xml version="1.0" encoding="utf-8"?>
<we:webextension xmlns:we="http://schemas.microsoft.com/office/webextensions/webextension/2010/11" id="{D47E99F9-C8B3-4352-BDA6-8F60FDF82A2B}">
  <we:reference id="wa200005502" version="1.0.0.11" store="en-US" storeType="OMEX"/>
  <we:alternateReferences>
    <we:reference id="wa200005502" version="1.0.0.11" store="en-US" storeType="OMEX"/>
  </we:alternateReferences>
  <we:properties>
    <we:property name="docId" value="&quot;Uzkm57l8qzDNlNdqKHJ8i&quot;"/>
    <we:property name="data" value="{&quot;version&quot;:5,&quot;settings&quot;:{&quot;behavior&quot;:{&quot;key&quot;:&quot;custom-message&quot;,&quot;title&quot;:&quot;Write custom instructions&quot;,&quot;content&quot;:&quot;I want you to act as a text assistant. Provide your answers without any introductory phrase.&quot;},&quot;showIntro&quot;:false,&quot;contextMode&quot;:false,&quot;plainTextMode&quot;:false},&quot;threads&quot;:[]}"/>
  </we:properties>
  <we:bindings/>
  <we:snapshot xmlns:r="http://schemas.openxmlformats.org/officeDocument/2006/relationships"/>
</we:webextension>
</file>

<file path=word/webextensions/webextension5.xml><?xml version="1.0" encoding="utf-8"?>
<we:webextension xmlns:we="http://schemas.microsoft.com/office/webextensions/webextension/2010/11" id="{D638C6FE-1818-4944-BC3D-0FBF8A9867B3}">
  <we:reference id="wa200005826" version="1.8.0.0" store="en-US" storeType="OMEX"/>
  <we:alternateReferences>
    <we:reference id="wa200005826" version="1.8.0.0" store="en-US" storeType="OMEX"/>
  </we:alternateReferences>
  <we:properties/>
  <we:bindings/>
  <we:snapshot xmlns:r="http://schemas.openxmlformats.org/officeDocument/2006/relationships"/>
</we:webextension>
</file>

<file path=word/webextensions/webextension6.xml><?xml version="1.0" encoding="utf-8"?>
<we:webextension xmlns:we="http://schemas.microsoft.com/office/webextensions/webextension/2010/11" id="{86916205-983E-478B-9DAB-62036E2491E9}">
  <we:reference id="wa200005107" version="1.1.0.0" store="en-US" storeType="OMEX"/>
  <we:alternateReferences>
    <we:reference id="wa200005107" version="1.1.0.0" store="en-US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6">
  <b:Source>
    <b:Tag>Ben</b:Tag>
    <b:SourceType>JournalArticle</b:SourceType>
    <b:Guid>{338741FB-9B69-44B9-8248-B0DA56AB599C}</b:Guid>
    <b:Author>
      <b:Author>
        <b:NameList>
          <b:Person>
            <b:Last>Tondang</b:Last>
            <b:First>B.</b:First>
            <b:Middle>A., Fadhil, M. R., Perdana, M. N., Fauzi, A., &amp; Janitra, U. S.</b:Middle>
          </b:Person>
        </b:NameList>
      </b:Author>
    </b:Author>
    <b:Title>Analisis pemodelan topik ulasan aplikasi BNI, BCA, dan BRI menggunakan latent dirichlet allocation</b:Title>
    <b:JournalName>INFOTECH: Jurnal Informatika &amp; Teknologi</b:JournalName>
    <b:Year>2023</b:Year>
    <b:Pages>114-127</b:Pages>
    <b:LCID>en-ID</b:LCID>
    <b:RefOrder>2</b:RefOrder>
  </b:Source>
  <b:Source>
    <b:SourceType>JournalArticle</b:SourceType>
    <b:Title>Analisis Perbedaan Pendapat Netizen Indonesia tentang Presiden Jokowi sebelum dan sesudah Kenaikan Harga BBM Analysis of Indonesian Netizens' Dissent on President Jokowi before and after Fuel Price Increase</b:Title>
    <b:Year>2023</b:Year>
    <b:StandardNumber>2502-7131</b:StandardNumber>
    <b:Pages>318-328</b:Pages>
    <b:JournalName>Journal of Computing Engineering, System and Science)</b:JournalName>
    <b:Volume>8</b:Volume>
    <b:Issue>2</b:Issue>
    <b:Author>
      <b:Author>
        <b:NameList>
          <b:Person>
            <b:First>Adi</b:First>
            <b:Last>Mulia</b:Last>
          </b:Person>
          <b:Person>
            <b:First>Ahmad Rizal</b:First>
            <b:Last>Dzikrillah</b:Last>
          </b:Person>
        </b:NameList>
      </b:Author>
    </b:Author>
    <b:URL>www.jurnal.unimed.ac.id</b:URL>
    <b:Tag>Mul23</b:Tag>
    <b:Guid>{E52C3758-7E0C-4206-BA73-24E57F4E2F43}</b:Guid>
    <b:RefOrder>3</b:RefOrder>
  </b:Source>
  <b:Source>
    <b:SourceType>JournalArticle</b:SourceType>
    <b:Title>ANALISIS TREN KONTEN PADA VTUBER INDONESIA MENGGUNAKAN LATENT DIRICHLET ALLOCATION</b:Title>
    <b:Year>2023</b:Year>
    <b:JournalName>Jurnal Informatika &amp; Rekayasa Elektronika)</b:JournalName>
    <b:Volume>6</b:Volume>
    <b:Issue>1</b:Issue>
    <b:Author>
      <b:Author>
        <b:NameList>
          <b:Person>
            <b:First>Akdeas Oktanae</b:First>
            <b:Last>Widodo</b:Last>
          </b:Person>
          <b:Person>
            <b:First>Farhan</b:First>
            <b:Last>Septiadi</b:Last>
          </b:Person>
          <b:Person>
            <b:First>Nur Aini</b:First>
            <b:Last>Rakhmawati</b:Last>
          </b:Person>
        </b:NameList>
      </b:Author>
    </b:Author>
    <b:URL>http://e-journal.stmiklombok.ac.id/index.php/jire</b:URL>
    <b:Tag>Wid23</b:Tag>
    <b:Guid>{ECD2EF32-F364-4A04-B661-19AAB1E17FE7}</b:Guid>
    <b:Pages>56-63</b:Pages>
    <b:RefOrder>4</b:RefOrder>
  </b:Source>
  <b:Source>
    <b:SourceType>JournalArticle</b:SourceType>
    <b:Title>Topic Modelling using Latent Dirichlet Allocation (LDA) to Investigate the Latent Topics of Mathematical Creative Thinking Research in Indonesia</b:Title>
    <b:Author>
      <b:Author>
        <b:NameList>
          <b:Person>
            <b:Last>Maulidiya</b:Last>
            <b:First>Della</b:First>
          </b:Person>
        </b:NameList>
      </b:Author>
    </b:Author>
    <b:Tag>Del23</b:Tag>
    <b:Guid>{0F3600FD-2A94-402D-8822-E28A0BC4C3B4}</b:Guid>
    <b:JournalName>Journal of Intelligent Computing and Health Informatics (JICHI)</b:JournalName>
    <b:Year>2023</b:Year>
    <b:Pages>35-46</b:Pages>
    <b:RefOrder>5</b:RefOrder>
  </b:Source>
  <b:Source>
    <b:SourceType>JournalArticle</b:SourceType>
    <b:Title>Pemodelan Topik pada Judul Berita Online Detikcom Menggunakan Latent Dirichlet Allocation</b:Title>
    <b:Year>2023</b:Year>
    <b:Pages>53-63</b:Pages>
    <b:JournalName>Estimasi: Journal of Statistics and Its Application</b:JournalName>
    <b:Volume>4</b:Volume>
    <b:Issue>1</b:Issue>
    <b:Author>
      <b:Author>
        <b:NameList>
          <b:Person>
            <b:First>Yayang</b:First>
            <b:Last>Matira</b:Last>
          </b:Person>
          <b:Person>
            <b:First>Iman</b:First>
            <b:Last>Setiawan</b:Last>
          </b:Person>
        </b:NameList>
      </b:Author>
    </b:Author>
    <b:URL>http://journal.unhas.ac.id/index.php/ESTIMASI</b:URL>
    <b:Tag>Mat23</b:Tag>
    <b:Guid>{6FB7FD2B-2336-4180-8284-2E73985B404E}</b:Guid>
    <b:RefOrder>6</b:RefOrder>
  </b:Source>
  <b:Source>
    <b:SourceType>JournalArticle</b:SourceType>
    <b:Title>Analisis Ulasan Aplikasi MyPertamina Menggunakan Topic Modeling dengan Latent Dirichlet Allocation</b:Title>
    <b:StandardNumber>2775-5576</b:StandardNumber>
    <b:JournalName>KALBISCIENTIA Jurnal Sains dan Teknologi</b:JournalName>
    <b:Volume>10</b:Volume>
    <b:Issue>1</b:Issue>
    <b:Author>
      <b:Author>
        <b:NameList>
          <b:Person>
            <b:First>Muhammad Adrinta</b:First>
            <b:Last>Abdurrazzaq</b:Last>
          </b:Person>
        </b:NameList>
      </b:Author>
    </b:Author>
    <b:Tag>Abd23</b:Tag>
    <b:Guid>{204A4EAC-58B5-4E77-B6F0-1311AF1DB8EC}</b:Guid>
    <b:Year>2023</b:Year>
    <b:Pages>1-6</b:Pages>
    <b:RefOrder>7</b:RefOrder>
  </b:Source>
  <b:Source>
    <b:SourceType>JournalArticle</b:SourceType>
    <b:Title>PENGELOMPOKAN TOPIK CUITAN PENGGUNA TWITTER TERHADAP KULIAH KERJA NYATA (KKN) DI INDONESIA MENGGUNAKAN LATENT DIRICHLET ALLOCATION</b:Title>
    <b:StandardNumber>2798-2580</b:StandardNumber>
    <b:Author>
      <b:Author>
        <b:NameList>
          <b:Person>
            <b:First>Anis</b:First>
            <b:Last>Fitri</b:Last>
          </b:Person>
          <b:Person>
            <b:First>Nur</b:First>
            <b:Last>Masruriyah</b:Last>
          </b:Person>
          <b:Person>
            <b:First>Cici Emilia</b:First>
            <b:Last>Sukmawati</b:Last>
          </b:Person>
          <b:Person>
            <b:First>Hilda</b:First>
            <b:Last>Yulia Novita</b:Last>
          </b:Person>
        </b:NameList>
      </b:Author>
    </b:Author>
    <b:Tag>Fit23</b:Tag>
    <b:Guid>{C3A4569C-42BC-47B8-A043-B139A9EEACEE}</b:Guid>
    <b:JournalName>PROSIDING KONFERENSI NASIONAL PENELITIAN DAN PENGABDIAN UNIVERSITAS BUANA PERJUANGAN KARAWANG</b:JournalName>
    <b:Year>2023</b:Year>
    <b:Pages>1128-1133</b:Pages>
    <b:RefOrder>8</b:RefOrder>
  </b:Source>
  <b:Source>
    <b:SourceType>JournalArticle</b:SourceType>
    <b:Title>PEMODELAN TOPIK ULASAN APLIKASI NETFLIX PADA GOOGLE PLAY STORE MENGGUNAKAN LATENT DIRICHLET ALLOCATION</b:Title>
    <b:Year>2023</b:Year>
    <b:Month>2</b:Month>
    <b:Publisher>Institute of Research and Community Services Diponegoro University (LPPM UNDIP)</b:Publisher>
    <b:Pages>554-561</b:Pages>
    <b:JournalName>Jurnal Gaussian</b:JournalName>
    <b:Volume>11</b:Volume>
    <b:Issue>4</b:Issue>
    <b:Author>
      <b:Author>
        <b:NameList>
          <b:Person>
            <b:First>Gina</b:First>
            <b:Last>Rosalinda</b:Last>
          </b:Person>
          <b:Person>
            <b:First>Rukun</b:First>
            <b:Last>Santoso</b:Last>
          </b:Person>
          <b:Person>
            <b:First>Puspita</b:First>
            <b:Last>Kartikasari</b:Last>
          </b:Person>
        </b:NameList>
      </b:Author>
    </b:Author>
    <b:Tag>Ros23</b:Tag>
    <b:Guid>{1C2A062D-79A8-4537-8F15-F73F6CE98BE6}</b:Guid>
    <b:RefOrder>9</b:RefOrder>
  </b:Source>
  <b:Source>
    <b:SourceType>JournalArticle</b:SourceType>
    <b:Title>Analisis Data Review Hotel di Google Maps Melalui Text Mining (Studi Kasus : Kabupanten Bandung)</b:Title>
    <b:Year>2023</b:Year>
    <b:Month>9</b:Month>
    <b:StandardNumber>2477-4413</b:StandardNumber>
    <b:Publisher>Indonesian Digital Technology University</b:Publisher>
    <b:Pages>313-319</b:Pages>
    <b:JournalName>JIKO (Jurnal Informatika dan Komputer)</b:JournalName>
    <b:Volume>7</b:Volume>
    <b:Issue>2</b:Issue>
    <b:Author>
      <b:Author>
        <b:NameList>
          <b:Person>
            <b:First>Jorgha Akram</b:First>
            <b:Last>Aryadi</b:Last>
          </b:Person>
          <b:Person>
            <b:First>Yahya Aliman</b:First>
            <b:Last>Aidil Basith</b:Last>
          </b:Person>
          <b:Person>
            <b:First>Munawir</b:First>
            <b:Last>Munawir</b:Last>
          </b:Person>
          <b:Person>
            <b:First>Devi Aprianti</b:First>
            <b:Last>Rimadhani Agustini</b:Last>
          </b:Person>
        </b:NameList>
      </b:Author>
    </b:Author>
    <b:Tag>Ary23</b:Tag>
    <b:Guid>{83AD4F24-2583-4531-8140-7805E8E844E3}</b:Guid>
    <b:RefOrder>10</b:RefOrder>
  </b:Source>
  <b:Source>
    <b:SourceType>JournalArticle</b:SourceType>
    <b:Title>Analisis Topik pada Forum Pariwisata di Indonesia Menggunakan Latent Dirichlet Allocation</b:Title>
    <b:StandardNumber>2622-3481</b:StandardNumber>
    <b:Pages>253-262</b:Pages>
    <b:JournalName>TEKNIKA: Jurnal Ilmiah Bidang Ilmu Rekayasa</b:JournalName>
    <b:Volume>x, No.x</b:Volume>
    <b:Author>
      <b:Author>
        <b:NameList>
          <b:Person>
            <b:Last>Hananto</b:Last>
            <b:First>Valentinus</b:First>
            <b:Middle>Roby</b:Middle>
          </b:Person>
        </b:NameList>
      </b:Author>
    </b:Author>
    <b:Tag>Valentinus23</b:Tag>
    <b:Guid>{0D53EBFB-FD54-4C3C-9E1D-9301CBD4C7E4}</b:Guid>
    <b:Year>2023</b:Year>
    <b:RefOrder>11</b:RefOrder>
  </b:Source>
  <b:Source>
    <b:SourceType>JournalArticle</b:SourceType>
    <b:Title>A topic modeling and image classification framework: The Generalized Dirichlet variational autoencoder</b:Title>
    <b:Year>2024</b:Year>
    <b:Month>2</b:Month>
    <b:StandardNumber>00313203</b:StandardNumber>
    <b:Publisher>Elsevier Ltd</b:Publisher>
    <b:JournalName>Pattern Recognition</b:JournalName>
    <b:Volume>146</b:Volume>
    <b:Author>
      <b:Author>
        <b:NameList>
          <b:Person>
            <b:First>Akinlolu Oluwabusayo</b:First>
            <b:Last>Ojo</b:Last>
          </b:Person>
          <b:Person>
            <b:First>Nizar</b:First>
            <b:Last>Bouguila</b:Last>
          </b:Person>
        </b:NameList>
      </b:Author>
    </b:Author>
    <b:Tag>Ojo24</b:Tag>
    <b:Guid>{B11C0C28-2462-4563-87CD-6E43808F7E7A}</b:Guid>
    <b:Pages>110037</b:Pages>
    <b:RefOrder>12</b:RefOrder>
  </b:Source>
  <b:Source>
    <b:SourceType>JournalArticle</b:SourceType>
    <b:Title>A novel framework for semantic classification of cyber terrorist communities on Twitter</b:Title>
    <b:Year>2022</b:Year>
    <b:Month>10</b:Month>
    <b:StandardNumber>09521976</b:StandardNumber>
    <b:Publisher>Elsevier Ltd</b:Publisher>
    <b:JournalName>Engineering Applications of Artificial Intelligence</b:JournalName>
    <b:Volume>115</b:Volume>
    <b:Author>
      <b:Author>
        <b:NameList>
          <b:Person>
            <b:First>Firas</b:First>
            <b:Last>Saidi</b:Last>
          </b:Person>
          <b:Person>
            <b:First>Zouheir</b:First>
            <b:Last>Trabelsi</b:Last>
          </b:Person>
          <b:Person>
            <b:First>Eswari</b:First>
            <b:Last>Thangaraj</b:Last>
          </b:Person>
        </b:NameList>
      </b:Author>
    </b:Author>
    <b:Tag>Saidi22</b:Tag>
    <b:Guid>{153BD189-135C-4C5C-A27B-FACECEC2E673}</b:Guid>
    <b:Pages>105271</b:Pages>
    <b:RefOrder>13</b:RefOrder>
  </b:Source>
  <b:Source>
    <b:SourceType>JournalArticle</b:SourceType>
    <b:Title>Benchmarking topic models on scientific articles using BERTeley</b:Title>
    <b:Year>2024</b:Year>
    <b:Month>3</b:Month>
    <b:StandardNumber>29497191</b:StandardNumber>
    <b:Publisher>Elsevier BV</b:Publisher>
    <b:Pages>100044</b:Pages>
    <b:JournalName>Natural Language Processing Journal</b:JournalName>
    <b:Volume>6</b:Volume>
    <b:Author>
      <b:Author>
        <b:NameList>
          <b:Person>
            <b:First>Eric</b:First>
            <b:Last>Chagnon</b:Last>
          </b:Person>
          <b:Person>
            <b:First>Ronald</b:First>
            <b:Last>Pandolfi</b:Last>
          </b:Person>
          <b:Person>
            <b:First>Jeffrey</b:First>
            <b:Last>Donatelli</b:Last>
          </b:Person>
          <b:Person>
            <b:First>Daniela</b:First>
            <b:Last>Ushizima</b:Last>
          </b:Person>
        </b:NameList>
      </b:Author>
    </b:Author>
    <b:Tag>Cha24</b:Tag>
    <b:Guid>{89C12D36-B869-4B0C-85E3-2EA7E6C6B636}</b:Guid>
    <b:RefOrder>14</b:RefOrder>
  </b:Source>
  <b:Source>
    <b:SourceType>JournalArticle</b:SourceType>
    <b:Title>Identifying hidden patterns of fake COVID-19 news: An in-depth sentiment analysis and topic modeling approach</b:Title>
    <b:Year>2024</b:Year>
    <b:Month>3</b:Month>
    <b:StandardNumber>29497191</b:StandardNumber>
    <b:Pages>100053</b:Pages>
    <b:JournalName>Natural Language Processing Journal</b:JournalName>
    <b:Volume>6</b:Volume>
    <b:Author>
      <b:Author>
        <b:NameList>
          <b:Person>
            <b:First>Tanvir</b:First>
            <b:Last>Ahammad</b:Last>
          </b:Person>
        </b:NameList>
      </b:Author>
    </b:Author>
    <b:URL>https://linkinghub.elsevier.com/retrieve/pii/S2949719124000013</b:URL>
    <b:Tag>Aha24</b:Tag>
    <b:Guid>{495F0863-E062-413E-86A0-74088459AB64}</b:Guid>
    <b:RefOrder>15</b:RefOrder>
  </b:Source>
  <b:Source>
    <b:SourceType>JournalArticle</b:SourceType>
    <b:Title>Unleashing the power of internet of things and blockchain: A comprehensive analysis and future directions</b:Title>
    <b:Year>2024</b:Year>
    <b:Month>1</b:Month>
    <b:StandardNumber>26673452</b:StandardNumber>
    <b:Publisher>KeAi Communications Co.</b:Publisher>
    <b:Pages>1-18</b:Pages>
    <b:JournalName>Internet of Things and Cyber-Physical Systems</b:JournalName>
    <b:Volume>4</b:Volume>
    <b:Author>
      <b:Author>
        <b:NameList>
          <b:Person>
            <b:First>Abderahman</b:First>
            <b:Last>Rejeb</b:Last>
          </b:Person>
          <b:Person>
            <b:First>Karim</b:First>
            <b:Last>Rejeb</b:Last>
          </b:Person>
          <b:Person>
            <b:First>Andrea</b:First>
            <b:Last>Appolloni</b:Last>
          </b:Person>
          <b:Person>
            <b:First>Sandeep</b:First>
            <b:Last>Jagtap</b:Last>
          </b:Person>
          <b:Person>
            <b:First>Mohammad</b:First>
            <b:Last>Iranmanesh</b:Last>
          </b:Person>
          <b:Person>
            <b:First>Salem</b:First>
            <b:Last>Alghamdi</b:Last>
          </b:Person>
          <b:Person>
            <b:First>Yaser</b:First>
            <b:Last>Alhasawi</b:Last>
          </b:Person>
          <b:Person>
            <b:First>Yasanur</b:First>
            <b:Last>Kayikci</b:Last>
          </b:Person>
        </b:NameList>
      </b:Author>
    </b:Author>
    <b:Tag>Rej24</b:Tag>
    <b:Guid>{5442109D-EF2A-44FE-AC2D-DBF89284B54F}</b:Guid>
    <b:RefOrder>16</b:RefOrder>
  </b:Source>
  <b:Source>
    <b:SourceType>JournalArticle</b:SourceType>
    <b:Title>Supervised and unsupervised learning models for pharmaceutical drug rating and classification using consumer generated reviews</b:Title>
    <b:Year>2024</b:Year>
    <b:Month>6</b:Month>
    <b:StandardNumber>27724425</b:StandardNumber>
    <b:Publisher>Elsevier Inc.</b:Publisher>
    <b:JournalName>Healthcare Analytics</b:JournalName>
    <b:Volume>5</b:Volume>
    <b:Author>
      <b:Author>
        <b:NameList>
          <b:Person>
            <b:First>Corban</b:First>
            <b:Last>Allenbrand</b:Last>
          </b:Person>
        </b:NameList>
      </b:Author>
    </b:Author>
    <b:Tag>All24</b:Tag>
    <b:Guid>{880BC365-8BCF-4668-8932-CE6B6CB5565A}</b:Guid>
    <b:Pages>100288</b:Pages>
    <b:RefOrder>17</b:RefOrder>
  </b:Source>
  <b:Source>
    <b:SourceType>JournalArticle</b:SourceType>
    <b:Title>Research topic identification and trend prediction of China's energy policy: A combined LDA-ARIMA approach</b:Title>
    <b:Year>2024</b:Year>
    <b:Month>1</b:Month>
    <b:StandardNumber>18790682</b:StandardNumber>
    <b:Publisher>Elsevier Ltd</b:Publisher>
    <b:JournalName>Renewable Energy</b:JournalName>
    <b:Volume>220</b:Volume>
    <b:Author>
      <b:Author>
        <b:NameList>
          <b:Person>
            <b:First>Tong</b:First>
            <b:Last>Zou</b:Last>
          </b:Person>
          <b:Person>
            <b:First>Pibin</b:First>
            <b:Last>Guo</b:Last>
          </b:Person>
          <b:Person>
            <b:First>Fanrong</b:First>
            <b:Last>Li</b:Last>
          </b:Person>
          <b:Person>
            <b:First>Qinglong</b:First>
            <b:Last>Wu</b:Last>
          </b:Person>
        </b:NameList>
      </b:Author>
    </b:Author>
    <b:Tag>Zou24</b:Tag>
    <b:Guid>{C3F3AB85-9028-4E0F-B925-34A2DEC3453B}</b:Guid>
    <b:Pages>119619</b:Pages>
    <b:RefOrder>18</b:RefOrder>
  </b:Source>
  <b:Source>
    <b:SourceType>JournalArticle</b:SourceType>
    <b:Title>Exploring topic models to discern cyber threats on Twitter: A case study on Log4Shell</b:Title>
    <b:Year>2023</b:Year>
    <b:Month>11</b:Month>
    <b:StandardNumber>26673053</b:StandardNumber>
    <b:Publisher>Elsevier B.V.</b:Publisher>
    <b:JournalName>Intelligent Systems with Applications</b:JournalName>
    <b:Volume>20</b:Volume>
    <b:Author>
      <b:Author>
        <b:NameList>
          <b:Person>
            <b:First>Yue</b:First>
            <b:Last>Wang</b:Last>
          </b:Person>
          <b:Person>
            <b:First>Md Abul</b:First>
            <b:Last>Bashar</b:Last>
          </b:Person>
          <b:Person>
            <b:First>Mahinthan</b:First>
            <b:Last>Chandramohan</b:Last>
          </b:Person>
          <b:Person>
            <b:First>Richi</b:First>
            <b:Last>Nayak</b:Last>
          </b:Person>
        </b:NameList>
      </b:Author>
    </b:Author>
    <b:Tag>Wan23</b:Tag>
    <b:Guid>{18DEF59C-D659-4FB5-991C-E390D34D9C77}</b:Guid>
    <b:Pages>200280</b:Pages>
    <b:RefOrder>19</b:RefOrder>
  </b:Source>
  <b:Source>
    <b:SourceType>JournalArticle</b:SourceType>
    <b:Title>Smart investigation of artificial intelligence in renewable energy system technologies by natural language processing: Insightful pattern for decision-makers</b:Title>
    <b:Year>2023</b:Year>
    <b:Month>11</b:Month>
    <b:StandardNumber>09521976</b:StandardNumber>
    <b:Publisher>Elsevier Ltd</b:Publisher>
    <b:JournalName>Engineering Applications of Artificial Intelligence</b:JournalName>
    <b:Volume>126</b:Volume>
    <b:Author>
      <b:Author>
        <b:NameList>
          <b:Person>
            <b:First>Kamran</b:First>
            <b:Last>Niroomand</b:Last>
          </b:Person>
          <b:Person>
            <b:First>Noori M.Cata</b:First>
            <b:Last>Saady</b:Last>
          </b:Person>
          <b:Person>
            <b:First>Carlos</b:First>
            <b:Last>Bazan</b:Last>
          </b:Person>
          <b:Person>
            <b:First>Sohrab</b:First>
            <b:Last>Zendehboudi</b:Last>
          </b:Person>
          <b:Person>
            <b:First>Amilcar</b:First>
            <b:Last>Soares</b:Last>
          </b:Person>
          <b:Person>
            <b:First>Talib M.</b:First>
            <b:Last>Albayati</b:Last>
          </b:Person>
        </b:NameList>
      </b:Author>
    </b:Author>
    <b:Tag>Nir23</b:Tag>
    <b:Guid>{50FB8C3B-7B40-46BF-A60A-AE894525D0D4}</b:Guid>
    <b:Pages>106848</b:Pages>
    <b:RefOrder>20</b:RefOrder>
  </b:Source>
  <b:Source>
    <b:SourceType>JournalArticle</b:SourceType>
    <b:Title>Leveraging NLP approaches to define and implement text relevance hierarchy framework for business news classification</b:Title>
    <b:Year>2023</b:Year>
    <b:StandardNumber>18770509</b:StandardNumber>
    <b:Publisher>Elsevier BV</b:Publisher>
    <b:Pages>317-326</b:Pages>
    <b:JournalName>Procedia Computer Science</b:JournalName>
    <b:Volume>225</b:Volume>
    <b:Author>
      <b:Author>
        <b:NameList>
          <b:Person>
            <b:First>Muhammad</b:First>
            <b:Last>Arslan</b:Last>
          </b:Person>
          <b:Person>
            <b:First>Christophe</b:First>
            <b:Last>Cruz</b:Last>
          </b:Person>
        </b:NameList>
      </b:Author>
    </b:Author>
    <b:Tag>Ars23</b:Tag>
    <b:Guid>{292AEE3C-E361-447A-BDD9-DBF5D23D9171}</b:Guid>
    <b:RefOrder>21</b:RefOrder>
  </b:Source>
  <b:Source>
    <b:SourceType>JournalArticle</b:SourceType>
    <b:Title>Modelling the structure of the sports management research field using the bertopic approach</b:Title>
    <b:Author>
      <b:Author>
        <b:NameList>
          <b:Person>
            <b:Last>dos Santos</b:Last>
            <b:First>M.</b:First>
            <b:Middle>A., Sánchez-Franco, M. J., Moreno, F. C., &amp; Serrano, M. H. G.</b:Middle>
          </b:Person>
        </b:NameList>
      </b:Author>
    </b:Author>
    <b:Tag>dos23</b:Tag>
    <b:Guid>{D3EE75F2-0FA3-4917-9CC5-2C43055B4FAA}</b:Guid>
    <b:JournalName>Retos: nuevas tendencias en educación física, deporte y recreación</b:JournalName>
    <b:Year>2023</b:Year>
    <b:Pages>648-663</b:Pages>
    <b:RefOrder>22</b:RefOrder>
  </b:Source>
  <b:Source>
    <b:SourceType>JournalArticle</b:SourceType>
    <b:Title>Enhancing API Documentation through BERTopic Modeling and Summarization</b:Title>
    <b:Year>2023</b:Year>
    <b:Month>8</b:Month>
    <b:Author>
      <b:Author>
        <b:NameList>
          <b:Person>
            <b:First>AmirHossein</b:First>
            <b:Last>Naghshzan</b:Last>
          </b:Person>
          <b:Person>
            <b:First>Sylvie</b:First>
            <b:Last>Ratte</b:Last>
          </b:Person>
        </b:NameList>
      </b:Author>
    </b:Author>
    <b:URL>http://arxiv.org/abs/2308.09070</b:URL>
    <b:Tag>Nag23</b:Tag>
    <b:Guid>{F87172E7-4279-4E33-9920-DAD261DEB4D0}</b:Guid>
    <b:JournalName>arXiv preprint </b:JournalName>
    <b:Pages>arXiv:2308.09070</b:Pages>
    <b:RefOrder>23</b:RefOrder>
  </b:Source>
  <b:Source>
    <b:SourceType>JournalArticle</b:SourceType>
    <b:Title>Improving Clothing Product Quality and Reducing Waste Based on Consumer Review Using RoBERTa and BERTopic Language Model</b:Title>
    <b:Year>2023</b:Year>
    <b:Month>12</b:Month>
    <b:StandardNumber>25042289</b:StandardNumber>
    <b:Publisher>Multidisciplinary Digital Publishing Institute (MDPI)</b:Publisher>
    <b:JournalName>Big Data and Cognitive Computing</b:JournalName>
    <b:Volume>7</b:Volume>
    <b:Issue>4</b:Issue>
    <b:Author>
      <b:Author>
        <b:NameList>
          <b:Person>
            <b:First>Andry</b:First>
            <b:Last>Alamsyah</b:Last>
          </b:Person>
          <b:Person>
            <b:First>Nadhif Ditertian</b:First>
            <b:Last>Girawan</b:Last>
          </b:Person>
        </b:NameList>
      </b:Author>
    </b:Author>
    <b:Tag>Ala23</b:Tag>
    <b:Guid>{D8EA22B8-BEEE-4EE7-9648-98E5F8F0F96D}</b:Guid>
    <b:Pages>168</b:Pages>
    <b:RefOrder>24</b:RefOrder>
  </b:Source>
  <b:Source>
    <b:SourceType>JournalArticle</b:SourceType>
    <b:Title>BERTopic Modeling of Natural Language Processing Abstracts: Thematic Structure and Trajectory</b:Title>
    <b:Year>2023</b:Year>
    <b:StandardNumber>2614-5278</b:StandardNumber>
    <b:Author>
      <b:Author>
        <b:NameList>
          <b:Person>
            <b:Last>Samsir</b:Last>
          </b:Person>
          <b:Person>
            <b:Last>Surbakti Saragih</b:Last>
            <b:First>Reagan</b:First>
          </b:Person>
          <b:Person>
            <b:Last>Subagio</b:Last>
            <b:First>Selamat</b:First>
          </b:Person>
          <b:Person>
            <b:Last>Aditya</b:Last>
            <b:First>Rahmad</b:First>
          </b:Person>
          <b:Person>
            <b:Last>Watrianthos</b:Last>
            <b:First>Ronal</b:First>
          </b:Person>
        </b:NameList>
      </b:Author>
    </b:Author>
    <b:Tag>Sam23</b:Tag>
    <b:Guid>{532C11E3-17A2-4ADE-B438-79DF5D9DEDEC}</b:Guid>
    <b:JournalName>JURNAL MEDIA INFORMATIKA BUDIDARMA </b:JournalName>
    <b:Pages>1514-1520</b:Pages>
    <b:RefOrder>25</b:RefOrder>
  </b:Source>
  <b:Source>
    <b:SourceType>JournalArticle</b:SourceType>
    <b:Title>PEMODELAN TOPIK DALAM AL-QUR'AN MENGGUNAKAN LIBRARY BERTOPIC PADA MODEL BAHASA BERT</b:Title>
    <b:Year>2023</b:Year>
    <b:StandardNumber>2252-4983</b:StandardNumber>
    <b:JournalName>Simetris: Jurnal Teknik Mesin, Elektro dan Ilmu Komputer</b:JournalName>
    <b:Volume>14</b:Volume>
    <b:Issue>2</b:Issue>
    <b:Author>
      <b:Author>
        <b:NameList>
          <b:Person>
            <b:Last>Herwinsyah</b:Last>
          </b:Person>
        </b:NameList>
      </b:Author>
    </b:Author>
    <b:Tag>Her23</b:Tag>
    <b:Guid>{6EA3FD1F-1273-4313-8FBC-31CC16FD22D8}</b:Guid>
    <b:Pages>319-328</b:Pages>
    <b:RefOrder>26</b:RefOrder>
  </b:Source>
  <b:Source>
    <b:SourceType>JournalArticle</b:SourceType>
    <b:Title>Software Subclassification Based on BERTopic-BERT-BiLSTM Model</b:Title>
    <b:Year>2023</b:Year>
    <b:Month>9</b:Month>
    <b:StandardNumber>20799292</b:StandardNumber>
    <b:Publisher>Multidisciplinary Digital Publishing Institute (MDPI)</b:Publisher>
    <b:JournalName>Electronics (Switzerland)</b:JournalName>
    <b:Volume>12</b:Volume>
    <b:Issue>18</b:Issue>
    <b:Author>
      <b:Author>
        <b:NameList>
          <b:Person>
            <b:Last>Shu</b:Last>
            <b:First>Hui</b:First>
          </b:Person>
          <b:Person>
            <b:Last>Bu</b:Last>
            <b:First>Wenjuan</b:First>
          </b:Person>
          <b:Person>
            <b:Last>Kang</b:Last>
            <b:First>Fei</b:First>
          </b:Person>
          <b:Person>
            <b:Last>Hu</b:Last>
            <b:First>Qian</b:First>
          </b:Person>
          <b:Person>
            <b:Last>Zhao</b:Last>
            <b:First>Yuntian</b:First>
          </b:Person>
        </b:NameList>
      </b:Author>
    </b:Author>
    <b:Tag>Shu23</b:Tag>
    <b:Guid>{8F636909-3F34-4CC2-A665-545D34C8CD30}</b:Guid>
    <b:Pages>3798</b:Pages>
    <b:RefOrder>27</b:RefOrder>
  </b:Source>
  <b:Source>
    <b:SourceType>JournalArticle</b:SourceType>
    <b:Title>The impact of corporate governance on default risk: BERTopic literature review</b:Title>
    <b:Year>2023</b:Year>
    <b:StandardNumber>17279232</b:StandardNumber>
    <b:Publisher>Virtus Interpress</b:Publisher>
    <b:Pages>57-71</b:Pages>
    <b:JournalName>Corporate Ownership and Control</b:JournalName>
    <b:Volume>20</b:Volume>
    <b:Issue>4</b:Issue>
    <b:Author>
      <b:Author>
        <b:NameList>
          <b:Person>
            <b:First>Federico</b:First>
            <b:Last>Colantoni</b:Last>
          </b:Person>
        </b:NameList>
      </b:Author>
    </b:Author>
    <b:Tag>Col23</b:Tag>
    <b:Guid>{5C3D2097-9489-421A-A79E-6475EAD936F2}</b:Guid>
    <b:RefOrder>28</b:RefOrder>
  </b:Source>
  <b:Source>
    <b:Tag>Zha23</b:Tag>
    <b:SourceType>JournalArticle</b:SourceType>
    <b:Guid>{22E63E02-5CBE-43BB-AE02-FDB269576BED}</b:Guid>
    <b:Author>
      <b:Author>
        <b:NameList>
          <b:Person>
            <b:Last>Zhang</b:Last>
            <b:First>Dingtang</b:First>
          </b:Person>
          <b:Person>
            <b:Last>Wu</b:Last>
            <b:First>Xuan</b:First>
          </b:Person>
          <b:Person>
            <b:Last>Liu</b:Last>
            <b:First>Peng</b:First>
          </b:Person>
          <b:Person>
            <b:Last>Qin</b:Last>
            <b:First>Hao</b:First>
          </b:Person>
          <b:Person>
            <b:Last>Zhou</b:Last>
            <b:First>Wei</b:First>
          </b:Person>
        </b:NameList>
      </b:Author>
    </b:Author>
    <b:Title>Identification of Product Innovation Path Incorporating the FOS and BERTopic Model from the Perspective of Invalid Patents</b:Title>
    <b:JournalName>Applied Sciences</b:JournalName>
    <b:Year>2023</b:Year>
    <b:Pages>7987</b:Pages>
    <b:RefOrder>29</b:RefOrder>
  </b:Source>
  <b:Source>
    <b:Tag>AnY23</b:Tag>
    <b:SourceType>JournalArticle</b:SourceType>
    <b:Guid>{87A097D6-BD04-414D-A9EA-A4F950A8AEDC}</b:Guid>
    <b:Author>
      <b:Author>
        <b:NameList>
          <b:Person>
            <b:Last>An</b:Last>
            <b:First>Yusung</b:First>
          </b:Person>
          <b:Person>
            <b:First>Oh,</b:First>
            <b:Middle>Hayoung</b:Middle>
          </b:Person>
          <b:Person>
            <b:Last>&amp; Lee</b:Last>
            <b:First>Joosik</b:First>
          </b:Person>
        </b:NameList>
      </b:Author>
    </b:Author>
    <b:Title>Marketing insights from reviews using topic modeling with BERTopic and deep clustering network</b:Title>
    <b:JournalName>Applied Sciences</b:JournalName>
    <b:Year>2023</b:Year>
    <b:Pages>9443</b:Pages>
    <b:RefOrder>30</b:RefOrder>
  </b:Source>
  <b:Source>
    <b:Tag>Mac20</b:Tag>
    <b:SourceType>Book</b:SourceType>
    <b:Guid>{ADF8CC36-7239-4ECE-AD68-B6EB93DF24E0}</b:Guid>
    <b:Title>AI, Machine Learning &amp; Deep Learning</b:Title>
    <b:Year>2020</b:Year>
    <b:City>Malang</b:City>
    <b:Publisher>Fakultas Ilmu Komputer, Universitas Brawijaya</b:Publisher>
    <b:Author>
      <b:Author>
        <b:NameList>
          <b:Person>
            <b:Last>Imam Cholissodin</b:Last>
            <b:First>Sutrisno,</b:First>
            <b:Middle>Arief Andy Soebroto, Uswatun Hasanah, Yessica Inggir Febiola</b:Middle>
          </b:Person>
        </b:NameList>
      </b:Author>
    </b:Author>
    <b:RefOrder>31</b:RefOrder>
  </b:Source>
  <b:Source>
    <b:Tag>Tho21</b:Tag>
    <b:SourceType>Book</b:SourceType>
    <b:Guid>{BE5BD95E-0FDF-4F6A-A978-35D3AD3B1DE7}</b:Guid>
    <b:Author>
      <b:Author>
        <b:NameList>
          <b:Person>
            <b:Last>Thoyyibah T</b:Last>
            <b:First>Munawaroh,</b:First>
            <b:Middle>Niki Ratama</b:Middle>
          </b:Person>
        </b:NameList>
      </b:Author>
    </b:Author>
    <b:Title>Kecerdasan Buatan</b:Title>
    <b:Year>2021</b:Year>
    <b:City>Tangerang Selatan</b:City>
    <b:Publisher>UNPAM PRESS</b:Publisher>
    <b:RefOrder>32</b:RefOrder>
  </b:Source>
  <b:Source>
    <b:Tag>Jam21</b:Tag>
    <b:SourceType>Book</b:SourceType>
    <b:Guid>{9DCDD3E9-9802-4F52-A44D-E9787A039EB6}</b:Guid>
    <b:Author>
      <b:Author>
        <b:NameList>
          <b:Person>
            <b:Last>Jamaluddin</b:Last>
            <b:First>Indah</b:First>
            <b:Middle>Sulistyowati</b:Middle>
          </b:Person>
        </b:NameList>
      </b:Author>
    </b:Author>
    <b:Title>Buku Ajar Kecerdasan Buatan (Artificial Intelligence)</b:Title>
    <b:Year>2021</b:Year>
    <b:City>Sidoarjo</b:City>
    <b:Publisher>UMSIDA PRESS</b:Publisher>
    <b:RefOrder>33</b:RefOrder>
  </b:Source>
  <b:Source>
    <b:Tag>Tas21</b:Tag>
    <b:SourceType>Book</b:SourceType>
    <b:Guid>{3F0FEBAA-7EE9-4BE1-A133-0E763E1C5728}</b:Guid>
    <b:Author>
      <b:Author>
        <b:NameList>
          <b:Person>
            <b:Last>Taswanda Taryo</b:Last>
            <b:First>Mardiyato,</b:First>
            <b:Middle>Agung Budi Susanto</b:Middle>
          </b:Person>
        </b:NameList>
      </b:Author>
    </b:Author>
    <b:Title>Komputer Cerdas (Artificial Intelligence)</b:Title>
    <b:Year>2021</b:Year>
    <b:City>Tangerang Selatan</b:City>
    <b:Publisher>UNPAM PRESS</b:Publisher>
    <b:RefOrder>34</b:RefOrder>
  </b:Source>
  <b:Source>
    <b:Tag>Sut11</b:Tag>
    <b:SourceType>Book</b:SourceType>
    <b:Guid>{308380BC-D31F-4E12-9DE5-D00E5F244774}</b:Guid>
    <b:Author>
      <b:Author>
        <b:NameList>
          <b:Person>
            <b:Last>Sutojo</b:Last>
            <b:First>T,</b:First>
            <b:Middle>Edy Mulyanto, Vincent Suhartono</b:Middle>
          </b:Person>
        </b:NameList>
      </b:Author>
    </b:Author>
    <b:Title>Kecerdasan Buatan</b:Title>
    <b:Year>2011</b:Year>
    <b:City>Yogyakarta</b:City>
    <b:Publisher>Andi dengan UDINUS</b:Publisher>
    <b:RefOrder>35</b:RefOrder>
  </b:Source>
  <b:Source>
    <b:Tag>Yos19</b:Tag>
    <b:SourceType>JournalArticle</b:SourceType>
    <b:Guid>{35B576CF-D5EE-4723-9F53-04298F4FBAD0}</b:Guid>
    <b:Title>PENGELOMPOKAN JURNAL ILMIAH BERDASARKAN JUDUL MENGGUNAKAN LDA</b:Title>
    <b:Year>2019</b:Year>
    <b:JournalName>PROXIES VOL.3 NO.1</b:JournalName>
    <b:Pages>32</b:Pages>
    <b:Author>
      <b:Author>
        <b:NameList>
          <b:Person>
            <b:Last>Yosefina Oktaviani Santoso</b:Last>
            <b:First>Setiawan</b:First>
            <b:Middle>Aji Nugroho</b:Middle>
          </b:Person>
        </b:NameList>
      </b:Author>
    </b:Author>
    <b:RefOrder>36</b:RefOrder>
  </b:Source>
  <b:Source>
    <b:Tag>IMa17</b:Tag>
    <b:SourceType>JournalArticle</b:SourceType>
    <b:Guid>{4AE3FACB-DE00-4829-BF2F-582B55307919}</b:Guid>
    <b:Author>
      <b:Author>
        <b:NameList>
          <b:Person>
            <b:Last>I Made Kusnanta Bramantya Putra</b:Last>
            <b:First>Renny</b:First>
            <b:Middle>Pradina Kusumawardani</b:Middle>
          </b:Person>
        </b:NameList>
      </b:Author>
    </b:Author>
    <b:Title>Analisis Topik Informasi Publik Media Sosial di Surabaya Menggunakan Pemodelan Latent Dirichlet Allocation (LDA)</b:Title>
    <b:JournalName>JURNAL TEKNIK ITS Vol. 6, No. 2</b:JournalName>
    <b:Year>2017</b:Year>
    <b:Pages>311-316</b:Pages>
    <b:RefOrder>37</b:RefOrder>
  </b:Source>
  <b:Source>
    <b:Tag>Dev19</b:Tag>
    <b:SourceType>JournalArticle</b:SourceType>
    <b:Guid>{79B52546-E52F-4B04-983E-FCC87D2FB3FE}</b:Guid>
    <b:Author>
      <b:Author>
        <b:NameList>
          <b:Person>
            <b:Last>Devlin</b:Last>
            <b:First>J.,</b:First>
            <b:Middle>Chang, M. W., Lee, K., &amp; Toutanova, K</b:Middle>
          </b:Person>
        </b:NameList>
      </b:Author>
    </b:Author>
    <b:Title>BERT: Pre-training of deep bidirectional transformers for language understanding</b:Title>
    <b:JournalName>NAACL HLT 2019 - 2019 Conference of the North American Chapter of the Association for Computational Linguistics</b:JournalName>
    <b:Year>2019</b:Year>
    <b:Pages>4171-4189</b:Pages>
    <b:RefOrder>38</b:RefOrder>
  </b:Source>
  <b:Source>
    <b:Tag>Ble</b:Tag>
    <b:SourceType>JournalArticle</b:SourceType>
    <b:Guid>{AE4B1F7C-A7AF-4772-87E5-AA2BD1C526DD}</b:Guid>
    <b:Author>
      <b:Author>
        <b:NameList>
          <b:Person>
            <b:Last>Blei</b:Last>
            <b:First>D.</b:First>
            <b:Middle>M., Ng, A. Y., &amp; Jordan, M. I.</b:Middle>
          </b:Person>
        </b:NameList>
      </b:Author>
    </b:Author>
    <b:Title>Latent Dirichlet Allocation</b:Title>
    <b:JournalName>Journal of machine Learning research</b:JournalName>
    <b:Year>2003</b:Year>
    <b:Pages>993-1022</b:Pages>
    <b:RefOrder>39</b:RefOrder>
  </b:Source>
  <b:Source>
    <b:Tag>Gus23</b:Tag>
    <b:SourceType>JournalArticle</b:SourceType>
    <b:Guid>{3095C673-3930-4C85-BE0D-0942518684B9}</b:Guid>
    <b:Author>
      <b:Author>
        <b:NameList>
          <b:Person>
            <b:Last>Gustiara</b:Last>
            <b:First>Dela</b:First>
          </b:Person>
        </b:NameList>
      </b:Author>
    </b:Author>
    <b:Title>Implementasi Latent Dirichlet Allocation Terhadap Data Kasus Tindak Pidana</b:Title>
    <b:JournalName>Doctoral dissertation, Universitas Islam Indonesia</b:JournalName>
    <b:Year>2023</b:Year>
    <b:RefOrder>40</b:RefOrder>
  </b:Source>
  <b:Source>
    <b:Tag>Ali20</b:Tag>
    <b:SourceType>JournalArticle</b:SourceType>
    <b:Guid>{E5D2FEEA-E7D3-4440-847B-39BFBA51B7E5}</b:Guid>
    <b:Author>
      <b:Author>
        <b:NameList>
          <b:Person>
            <b:Last>Alfanzar</b:Last>
            <b:First>Alif</b:First>
            <b:Middle>Iffan</b:Middle>
          </b:Person>
          <b:Person>
            <b:Last>Khalid</b:Last>
          </b:Person>
          <b:Person>
            <b:Last>Rozas</b:Last>
            <b:First>Indri</b:First>
            <b:Middle>Sudanawati</b:Middle>
          </b:Person>
        </b:NameList>
      </b:Author>
    </b:Author>
    <b:Title>TOPIC MODELLING SKRIPSI MENGGUNAKAN METODE LATENT DIRICLHET ALLOCATION</b:Title>
    <b:JournalName>JSiI Jurnal Sistem Informasi Vol. 7 No.1</b:JournalName>
    <b:Year>2020</b:Year>
    <b:Pages>7-13</b:Pages>
    <b:RefOrder>41</b:RefOrder>
  </b:Source>
  <b:Source>
    <b:Tag>Sai23</b:Tag>
    <b:SourceType>JournalArticle</b:SourceType>
    <b:Guid>{8D3A4A01-3B29-4DB4-9B2C-8F94B68AF9E4}</b:Guid>
    <b:Author>
      <b:Author>
        <b:NameList>
          <b:Person>
            <b:Last>Alryalat</b:Last>
            <b:First>Saif</b:First>
            <b:Middle>Aldeen</b:Middle>
          </b:Person>
          <b:Person>
            <b:Last>Qasem</b:Last>
            <b:First>Ahmad</b:First>
          </b:Person>
          <b:Person>
            <b:Last>Albdour</b:Last>
            <b:First>Karam</b:First>
          </b:Person>
          <b:Person>
            <b:Last>Rawashdeh</b:Last>
            <b:First>Badi</b:First>
          </b:Person>
        </b:NameList>
      </b:Author>
    </b:Author>
    <b:Title>Assessment of Topics Published in Leading Medical Journals Using Natural Language Processing</b:Title>
    <b:JournalName>High Yield Medical Reviews,</b:JournalName>
    <b:Year>2023</b:Year>
    <b:RefOrder>42</b:RefOrder>
  </b:Source>
  <b:Source>
    <b:Tag>Eko14</b:Tag>
    <b:SourceType>Book</b:SourceType>
    <b:Guid>{02BACD41-40A6-4E53-B159-F9A57805972E}</b:Guid>
    <b:Title>DATA MINING - Mengolah Data Menjadi Informasi Menggunakan MATLAB</b:Title>
    <b:Year>2014</b:Year>
    <b:City>Yogyakarta</b:City>
    <b:Publisher>CV. ANDI OFFSET</b:Publisher>
    <b:Author>
      <b:Author>
        <b:NameList>
          <b:Person>
            <b:Last>Prasetyo</b:Last>
            <b:First>Eko</b:First>
          </b:Person>
        </b:NameList>
      </b:Author>
    </b:Author>
    <b:RefOrder>43</b:RefOrder>
  </b:Source>
  <b:Source>
    <b:Tag>Eth14</b:Tag>
    <b:SourceType>Book</b:SourceType>
    <b:Guid>{462FBE56-D8B7-4D5A-96CD-E266DEA2ED1C}</b:Guid>
    <b:Author>
      <b:Author>
        <b:NameList>
          <b:Person>
            <b:Last>Alpaydin</b:Last>
            <b:First>Ethem</b:First>
          </b:Person>
        </b:NameList>
      </b:Author>
    </b:Author>
    <b:Title>Introduction to Machine Learning - Third Edition</b:Title>
    <b:Year>2014</b:Year>
    <b:City>London</b:City>
    <b:Publisher>The MIT Press Cambridge, Massachusetts - London - England</b:Publisher>
    <b:RefOrder>44</b:RefOrder>
  </b:Source>
  <b:Source>
    <b:Tag>Joh18</b:Tag>
    <b:SourceType>Book</b:SourceType>
    <b:Guid>{B729BA22-ACB9-49A7-AF23-DFA51AE3F511}</b:Guid>
    <b:Author>
      <b:Author>
        <b:NameList>
          <b:Person>
            <b:Last>Mueller</b:Last>
            <b:First>John</b:First>
            <b:Middle>Paul</b:Middle>
          </b:Person>
          <b:Person>
            <b:Last>Massaron</b:Last>
            <b:First>Luca</b:First>
          </b:Person>
        </b:NameList>
      </b:Author>
    </b:Author>
    <b:Title>Artificial Intelligence For Dummies</b:Title>
    <b:Year>2018</b:Year>
    <b:City>New Jersey</b:City>
    <b:Publisher> John Wiley &amp; Sons, Inc</b:Publisher>
    <b:RefOrder>1</b:RefOrder>
  </b:Source>
  <b:Source>
    <b:Tag>Ada16</b:Tag>
    <b:SourceType>Book</b:SourceType>
    <b:Guid>{B3B022F3-37BA-4777-AD4D-3AC2904A8B83}</b:Guid>
    <b:Author>
      <b:Author>
        <b:NameList>
          <b:Person>
            <b:Last>Stewart</b:Last>
            <b:First>Adam</b:First>
          </b:Person>
        </b:NameList>
      </b:Author>
    </b:Author>
    <b:Title>Python Programming</b:Title>
    <b:Year>2016</b:Year>
    <b:City>South Carolina</b:City>
    <b:Publisher>Createspace Independent Publishing Platform</b:Publisher>
    <b:RefOrder>45</b:RefOrder>
  </b:Source>
  <b:Source>
    <b:Tag>Tha22</b:Tag>
    <b:SourceType>JournalArticle</b:SourceType>
    <b:Guid>{11401518-C254-43C8-B761-798A88CD953B}</b:Guid>
    <b:Author>
      <b:Author>
        <b:NameList>
          <b:Person>
            <b:Last>Thariq Iskandar Zulkarnain Maulana Putra</b:Last>
            <b:First>Suprapto,</b:First>
            <b:Middle>Arif Farhan Bukhori</b:Middle>
          </b:Person>
        </b:NameList>
      </b:Author>
    </b:Author>
    <b:Title>Model Klasifikasi Berbasis Multiclass Classification dengan Kombinasi Indobert Embedding dan Long Short Term Memory untuk Tweet Berbahasa Indonesia</b:Title>
    <b:Year>2022</b:Year>
    <b:JournalName>Jurnal Ilmu Siber dan Teknologi Digital (JISTED) Vol 1, No 1, 2022</b:JournalName>
    <b:Pages>1-28</b:Pages>
    <b:RefOrder>46</b:RefOrder>
  </b:Source>
  <b:Source>
    <b:Tag>Amna</b:Tag>
    <b:SourceType>Book</b:SourceType>
    <b:Guid>{404E657C-6A91-482B-9812-C790DC2ABBF1}</b:Guid>
    <b:Author>
      <b:Author>
        <b:NameList>
          <b:Person>
            <b:Last>Amna</b:Last>
            <b:First>Wahyuddin</b:First>
            <b:Middle>S, I Gede Iwan Sudipa, Tri Andi E. Putra, Ahmad Jurnaidi Wahidin, Wara Alfa Syukrilla, Anindya Khrisna Wardhani, Nono Heryana, Tutuk Indriyani, Leo Willyanto Santoso</b:Middle>
          </b:Person>
        </b:NameList>
      </b:Author>
    </b:Author>
    <b:Title>Data Mining</b:Title>
    <b:Year>2023</b:Year>
    <b:City>Padang</b:City>
    <b:Publisher>PT GLOBAL EKSEKUTIF TEKNOLOGI</b:Publisher>
    <b:RefOrder>47</b:RefOrder>
  </b:Source>
  <b:Source>
    <b:Tag>Anj20</b:Tag>
    <b:SourceType>Book</b:SourceType>
    <b:Guid>{4465F9DC-C3E6-4243-9A44-DF10584DD72C}</b:Guid>
    <b:Title>Data Mining : Algoritma dan Implementasi </b:Title>
    <b:Year>2020</b:Year>
    <b:Author>
      <b:Author>
        <b:NameList>
          <b:Person>
            <b:Last>Anjar Wanto</b:Last>
            <b:First>Muhammad</b:First>
            <b:Middle>Noor Hasan Siregar, Agus Perdana Windarto, Dedy Hartama, Ni Luh Wiwik Sri Rahayu Ginantra, Darmawan Napitupulu, Edi Surya Negara, Muhammad Ridwan Lubis, Sarini Vita Dewi, Cahyo Prianto</b:Middle>
          </b:Person>
        </b:NameList>
      </b:Author>
    </b:Author>
    <b:City>Medan</b:City>
    <b:Publisher>Yayasan Kita Menulis</b:Publisher>
    <b:RefOrder>48</b:RefOrder>
  </b:Source>
  <b:Source>
    <b:Tag>Ged23</b:Tag>
    <b:SourceType>JournalArticle</b:SourceType>
    <b:Guid>{F0D675D8-F2A6-48F8-BC40-6C4C4DD8E61C}</b:Guid>
    <b:Title>Ekstraksi Topik Pada Aduan Mahasiswa Dengan Pendeketan Model Latent Dirichlet Allocation (LDA)</b:Title>
    <b:Year>2023</b:Year>
    <b:Author>
      <b:Author>
        <b:NameList>
          <b:Person>
            <b:Last>Setiawan</b:Last>
            <b:First>Gede</b:First>
            <b:Middle>Herdian</b:Middle>
          </b:Person>
          <b:Person>
            <b:Last>Adnyana</b:Last>
            <b:First>I</b:First>
            <b:Middle>Made Budi</b:Middle>
          </b:Person>
          <b:Person>
            <b:Last>Sugiartha</b:Last>
            <b:First>I</b:First>
            <b:Middle>Gusti Rai Agung</b:Middle>
          </b:Person>
          <b:Person>
            <b:Last>Budiarta</b:Last>
            <b:First>Komang</b:First>
          </b:Person>
        </b:NameList>
      </b:Author>
    </b:Author>
    <b:JournalName>SEMINAR NASIONAL CORISINDO</b:JournalName>
    <b:Pages>145 - 150</b:Pages>
    <b:RefOrder>49</b:RefOrder>
  </b:Source>
  <b:Source>
    <b:Tag>Nur23</b:Tag>
    <b:SourceType>JournalArticle</b:SourceType>
    <b:Guid>{309D0E71-6DB8-49B4-920E-F7B657C7AACD}</b:Guid>
    <b:Author>
      <b:Author>
        <b:NameList>
          <b:Person>
            <b:Last>Nurdin</b:Last>
            <b:First>Khoirunnisa</b:First>
            <b:Middle>Fi</b:Middle>
          </b:Person>
          <b:Person>
            <b:Last>Sutanto</b:Last>
            <b:First>Taufik</b:First>
            <b:Middle>Edy</b:Middle>
          </b:Person>
          <b:Person>
            <b:Last>Santoso</b:Last>
            <b:First>Ary</b:First>
          </b:Person>
        </b:NameList>
      </b:Author>
    </b:Author>
    <b:Title>Analisa Pemodelan Topik Berita Daring Menggunakan SemiSupervised dan Fully Unsupervised Latent Dirichlet Allocation</b:Title>
    <b:JournalName>Jurnal Pendidikan Tambusa</b:JournalName>
    <b:Year>2023</b:Year>
    <b:Pages>8043-8055</b:Pages>
    <b:RefOrder>50</b:RefOrder>
  </b:Source>
  <b:Source>
    <b:Tag>Mus21</b:Tag>
    <b:SourceType>Book</b:SourceType>
    <b:Guid>{15A524D1-494A-4E8D-8826-FF36C9C4AD6A}</b:Guid>
    <b:Author>
      <b:Author>
        <b:NameList>
          <b:Person>
            <b:Last>Mustika</b:Last>
            <b:First>et.</b:First>
            <b:Middle>al</b:Middle>
          </b:Person>
        </b:NameList>
      </b:Author>
    </b:Author>
    <b:Title>DATA MINING DAN APLIKASINYA</b:Title>
    <b:Year>2021</b:Year>
    <b:City>Bandung</b:City>
    <b:Publisher>Widina Bhakti Persada Bandung</b:Publisher>
    <b:RefOrder>51</b:RefOrder>
  </b:Source>
</b:Sources>
</file>

<file path=customXml/itemProps1.xml><?xml version="1.0" encoding="utf-8"?>
<ds:datastoreItem xmlns:ds="http://schemas.openxmlformats.org/officeDocument/2006/customXml" ds:itemID="{08892AEC-0016-4F6F-8196-7A02DCDE9D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17</Pages>
  <Words>3895</Words>
  <Characters>22202</Characters>
  <Application>Microsoft Office Word</Application>
  <DocSecurity>0</DocSecurity>
  <Lines>185</Lines>
  <Paragraphs>5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IVERSITAS PAMULANG</dc:creator>
  <cp:keywords/>
  <dc:description/>
  <cp:lastModifiedBy>Asep Ridwan</cp:lastModifiedBy>
  <cp:revision>31</cp:revision>
  <cp:lastPrinted>2024-10-28T04:32:00Z</cp:lastPrinted>
  <dcterms:created xsi:type="dcterms:W3CDTF">2024-12-06T07:42:00Z</dcterms:created>
  <dcterms:modified xsi:type="dcterms:W3CDTF">2025-05-08T09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begell-house-apa</vt:lpwstr>
  </property>
  <property fmtid="{D5CDD505-2E9C-101B-9397-08002B2CF9AE}" pid="11" name="Mendeley Recent Style Name 4_1">
    <vt:lpwstr>Begell House - APA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harvard1</vt:lpwstr>
  </property>
  <property fmtid="{D5CDD505-2E9C-101B-9397-08002B2CF9AE}" pid="17" name="Mendeley Recent Style Name 7_1">
    <vt:lpwstr>Harvard reference format 1 (deprecated)</vt:lpwstr>
  </property>
  <property fmtid="{D5CDD505-2E9C-101B-9397-08002B2CF9AE}" pid="18" name="Mendeley Recent Style Id 8_1">
    <vt:lpwstr>http://www.zotero.org/styles/ieee</vt:lpwstr>
  </property>
  <property fmtid="{D5CDD505-2E9C-101B-9397-08002B2CF9AE}" pid="19" name="Mendeley Recent Style Name 8_1">
    <vt:lpwstr>IEEE</vt:lpwstr>
  </property>
  <property fmtid="{D5CDD505-2E9C-101B-9397-08002B2CF9AE}" pid="20" name="Mendeley Recent Style Id 9_1">
    <vt:lpwstr>http://www.zotero.org/styles/modern-humanities-research-association</vt:lpwstr>
  </property>
  <property fmtid="{D5CDD505-2E9C-101B-9397-08002B2CF9AE}" pid="21" name="Mendeley Recent Style Name 9_1">
    <vt:lpwstr>Modern Humanities Research Association 3rd edition (note with bibliography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f85fb5b-57f3-3f45-b6d2-e6cd7f53329f</vt:lpwstr>
  </property>
  <property fmtid="{D5CDD505-2E9C-101B-9397-08002B2CF9AE}" pid="24" name="Mendeley Citation Style_1">
    <vt:lpwstr>http://www.zotero.org/styles/apa</vt:lpwstr>
  </property>
</Properties>
</file>